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B1595A" w14:textId="57992EE0" w:rsidR="00B4522A" w:rsidRPr="0059681B" w:rsidRDefault="002B1905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AA8276F" w14:textId="0FFDA1EC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03990FC" w14:textId="0B7BDA82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7A613A" w14:textId="56F0CA28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E88436F" w14:textId="7C8FF088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90B914F" w14:textId="0BD25FF1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0B744AB" w14:textId="31D21CBA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4A4E5C8" w14:textId="25101E2C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66242C4" w14:textId="32A84FAA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E050D56" w14:textId="22DDA19E" w:rsidR="00DC0ECB" w:rsidRPr="0059681B" w:rsidRDefault="00DC0ECB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B8DEA2A" w14:textId="675DD407" w:rsidR="00DC0ECB" w:rsidRPr="0059681B" w:rsidRDefault="00C23919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9681B">
        <w:rPr>
          <w:rFonts w:ascii="Times New Roman" w:hAnsi="Times New Roman" w:cs="Times New Roman"/>
          <w:sz w:val="24"/>
          <w:szCs w:val="24"/>
        </w:rPr>
        <w:t xml:space="preserve">Religious Development </w:t>
      </w:r>
    </w:p>
    <w:p w14:paraId="159C0163" w14:textId="68367F1A" w:rsidR="00C23919" w:rsidRPr="0059681B" w:rsidRDefault="00C23919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9681B">
        <w:rPr>
          <w:rFonts w:ascii="Times New Roman" w:hAnsi="Times New Roman" w:cs="Times New Roman"/>
          <w:sz w:val="24"/>
          <w:szCs w:val="24"/>
        </w:rPr>
        <w:t>Name of Writer</w:t>
      </w:r>
    </w:p>
    <w:p w14:paraId="0DB707C0" w14:textId="15260607" w:rsidR="00C23919" w:rsidRPr="0059681B" w:rsidRDefault="00C23919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9681B">
        <w:rPr>
          <w:rFonts w:ascii="Times New Roman" w:hAnsi="Times New Roman" w:cs="Times New Roman"/>
          <w:sz w:val="24"/>
          <w:szCs w:val="24"/>
        </w:rPr>
        <w:t xml:space="preserve">Affiliations </w:t>
      </w:r>
    </w:p>
    <w:p w14:paraId="6EC1F057" w14:textId="212E237B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213F27D" w14:textId="524A5FDA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A4C221E" w14:textId="25C57CF1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456EB31" w14:textId="35896EC6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46B6FB4" w14:textId="58A93B0F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F4B933A" w14:textId="415BFDAC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11F9504" w14:textId="33A472A7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6CF2CFD" w14:textId="14FDAD5B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2F04A22" w14:textId="3758DE88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75DDBA0" w14:textId="16BF6943" w:rsidR="009A4D38" w:rsidRPr="0059681B" w:rsidRDefault="009A4D38" w:rsidP="00173EB7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835E48A" w14:textId="4765578B" w:rsidR="009A4D38" w:rsidRDefault="00D212F2" w:rsidP="00173EB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59681B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CE4C2C" w:rsidRPr="0059681B">
        <w:rPr>
          <w:rFonts w:ascii="Times New Roman" w:hAnsi="Times New Roman" w:cs="Times New Roman"/>
          <w:sz w:val="24"/>
          <w:szCs w:val="24"/>
        </w:rPr>
        <w:t xml:space="preserve">Religion is the most important factor of </w:t>
      </w:r>
      <w:r w:rsidR="004A3620" w:rsidRPr="0059681B">
        <w:rPr>
          <w:rFonts w:ascii="Times New Roman" w:hAnsi="Times New Roman" w:cs="Times New Roman"/>
          <w:sz w:val="24"/>
          <w:szCs w:val="24"/>
        </w:rPr>
        <w:t xml:space="preserve">human experiences </w:t>
      </w:r>
      <w:r w:rsidR="00230F8D" w:rsidRPr="0059681B">
        <w:rPr>
          <w:rFonts w:ascii="Times New Roman" w:hAnsi="Times New Roman" w:cs="Times New Roman"/>
          <w:sz w:val="24"/>
          <w:szCs w:val="24"/>
        </w:rPr>
        <w:t xml:space="preserve">in the entire cultural history. </w:t>
      </w:r>
      <w:r w:rsidR="00D12E81">
        <w:rPr>
          <w:rFonts w:ascii="Times New Roman" w:hAnsi="Times New Roman" w:cs="Times New Roman"/>
          <w:sz w:val="24"/>
          <w:szCs w:val="24"/>
        </w:rPr>
        <w:t xml:space="preserve">It can be pronounced </w:t>
      </w:r>
      <w:r w:rsidR="00482DCE">
        <w:rPr>
          <w:rFonts w:ascii="Times New Roman" w:hAnsi="Times New Roman" w:cs="Times New Roman"/>
          <w:sz w:val="24"/>
          <w:szCs w:val="24"/>
        </w:rPr>
        <w:t xml:space="preserve">as the set of ideas or principles that explains the universe and </w:t>
      </w:r>
      <w:r w:rsidR="009C5996">
        <w:rPr>
          <w:rFonts w:ascii="Times New Roman" w:hAnsi="Times New Roman" w:cs="Times New Roman"/>
          <w:sz w:val="24"/>
          <w:szCs w:val="24"/>
        </w:rPr>
        <w:t xml:space="preserve">its understanding in both spiritual and practical terms. </w:t>
      </w:r>
      <w:r w:rsidR="003C4AA3">
        <w:rPr>
          <w:rFonts w:ascii="Times New Roman" w:hAnsi="Times New Roman" w:cs="Times New Roman"/>
          <w:sz w:val="24"/>
          <w:szCs w:val="24"/>
        </w:rPr>
        <w:t xml:space="preserve">The </w:t>
      </w:r>
      <w:r w:rsidR="00F05212">
        <w:rPr>
          <w:rFonts w:ascii="Times New Roman" w:hAnsi="Times New Roman" w:cs="Times New Roman"/>
          <w:sz w:val="24"/>
          <w:szCs w:val="24"/>
        </w:rPr>
        <w:t xml:space="preserve">impact and beliefs </w:t>
      </w:r>
      <w:r w:rsidR="003C4AA3">
        <w:rPr>
          <w:rFonts w:ascii="Times New Roman" w:hAnsi="Times New Roman" w:cs="Times New Roman"/>
          <w:sz w:val="24"/>
          <w:szCs w:val="24"/>
        </w:rPr>
        <w:t>of</w:t>
      </w:r>
      <w:r w:rsidR="00022105" w:rsidRPr="0059681B">
        <w:rPr>
          <w:rFonts w:ascii="Times New Roman" w:hAnsi="Times New Roman" w:cs="Times New Roman"/>
          <w:sz w:val="24"/>
          <w:szCs w:val="24"/>
        </w:rPr>
        <w:t xml:space="preserve"> religion in human life dates back to </w:t>
      </w:r>
      <w:r w:rsidR="00F95153" w:rsidRPr="0059681B">
        <w:rPr>
          <w:rFonts w:ascii="Times New Roman" w:hAnsi="Times New Roman" w:cs="Times New Roman"/>
          <w:sz w:val="24"/>
          <w:szCs w:val="24"/>
        </w:rPr>
        <w:t xml:space="preserve">the time when human didn’t even </w:t>
      </w:r>
      <w:r w:rsidR="001B5663" w:rsidRPr="0059681B">
        <w:rPr>
          <w:rFonts w:ascii="Times New Roman" w:hAnsi="Times New Roman" w:cs="Times New Roman"/>
          <w:sz w:val="24"/>
          <w:szCs w:val="24"/>
        </w:rPr>
        <w:t>know</w:t>
      </w:r>
      <w:r w:rsidR="00F95153" w:rsidRPr="0059681B">
        <w:rPr>
          <w:rFonts w:ascii="Times New Roman" w:hAnsi="Times New Roman" w:cs="Times New Roman"/>
          <w:sz w:val="24"/>
          <w:szCs w:val="24"/>
        </w:rPr>
        <w:t xml:space="preserve"> how to write. </w:t>
      </w:r>
      <w:r w:rsidR="00BF043A" w:rsidRPr="0059681B">
        <w:rPr>
          <w:rFonts w:ascii="Times New Roman" w:hAnsi="Times New Roman" w:cs="Times New Roman"/>
          <w:sz w:val="24"/>
          <w:szCs w:val="24"/>
        </w:rPr>
        <w:t>The lack of written records means that most of the knowledge is derived from indirect sources</w:t>
      </w:r>
      <w:r w:rsidR="00F05212">
        <w:rPr>
          <w:rFonts w:ascii="Times New Roman" w:hAnsi="Times New Roman" w:cs="Times New Roman"/>
          <w:sz w:val="24"/>
          <w:szCs w:val="24"/>
        </w:rPr>
        <w:t>.</w:t>
      </w:r>
      <w:r w:rsidR="00BF043A" w:rsidRPr="0059681B">
        <w:rPr>
          <w:rFonts w:ascii="Times New Roman" w:hAnsi="Times New Roman" w:cs="Times New Roman"/>
          <w:sz w:val="24"/>
          <w:szCs w:val="24"/>
        </w:rPr>
        <w:t xml:space="preserve"> Tha</w:t>
      </w:r>
      <w:r w:rsidR="001B5663" w:rsidRPr="0059681B">
        <w:rPr>
          <w:rFonts w:ascii="Times New Roman" w:hAnsi="Times New Roman" w:cs="Times New Roman"/>
          <w:sz w:val="24"/>
          <w:szCs w:val="24"/>
        </w:rPr>
        <w:t xml:space="preserve">t is one of the main reasons </w:t>
      </w:r>
      <w:r w:rsidR="00683426" w:rsidRPr="0059681B">
        <w:rPr>
          <w:rFonts w:ascii="Times New Roman" w:hAnsi="Times New Roman" w:cs="Times New Roman"/>
          <w:sz w:val="24"/>
          <w:szCs w:val="24"/>
        </w:rPr>
        <w:t>why most of the histor</w:t>
      </w:r>
      <w:r w:rsidR="00E24B44">
        <w:rPr>
          <w:rFonts w:ascii="Times New Roman" w:hAnsi="Times New Roman" w:cs="Times New Roman"/>
          <w:sz w:val="24"/>
          <w:szCs w:val="24"/>
        </w:rPr>
        <w:t>y of</w:t>
      </w:r>
      <w:r w:rsidR="00683426" w:rsidRPr="0059681B">
        <w:rPr>
          <w:rFonts w:ascii="Times New Roman" w:hAnsi="Times New Roman" w:cs="Times New Roman"/>
          <w:sz w:val="24"/>
          <w:szCs w:val="24"/>
        </w:rPr>
        <w:t xml:space="preserve"> religion</w:t>
      </w:r>
      <w:r w:rsidR="00E24B44">
        <w:rPr>
          <w:rFonts w:ascii="Times New Roman" w:hAnsi="Times New Roman" w:cs="Times New Roman"/>
          <w:sz w:val="24"/>
          <w:szCs w:val="24"/>
        </w:rPr>
        <w:t>s and its origin</w:t>
      </w:r>
      <w:r w:rsidR="00683426" w:rsidRPr="0059681B">
        <w:rPr>
          <w:rFonts w:ascii="Times New Roman" w:hAnsi="Times New Roman" w:cs="Times New Roman"/>
          <w:sz w:val="24"/>
          <w:szCs w:val="24"/>
        </w:rPr>
        <w:t xml:space="preserve"> is up for debate. </w:t>
      </w:r>
      <w:r w:rsidR="00D154E8" w:rsidRPr="0059681B">
        <w:rPr>
          <w:rFonts w:ascii="Times New Roman" w:hAnsi="Times New Roman" w:cs="Times New Roman"/>
          <w:sz w:val="24"/>
          <w:szCs w:val="24"/>
        </w:rPr>
        <w:t>However, the topic of o</w:t>
      </w:r>
      <w:r w:rsidR="009A2AE1" w:rsidRPr="0059681B">
        <w:rPr>
          <w:rFonts w:ascii="Times New Roman" w:hAnsi="Times New Roman" w:cs="Times New Roman"/>
          <w:sz w:val="24"/>
          <w:szCs w:val="24"/>
        </w:rPr>
        <w:t>u</w:t>
      </w:r>
      <w:r w:rsidR="00D154E8" w:rsidRPr="0059681B">
        <w:rPr>
          <w:rFonts w:ascii="Times New Roman" w:hAnsi="Times New Roman" w:cs="Times New Roman"/>
          <w:sz w:val="24"/>
          <w:szCs w:val="24"/>
        </w:rPr>
        <w:t xml:space="preserve">r research only covers </w:t>
      </w:r>
      <w:r w:rsidR="009A2AE1" w:rsidRPr="0059681B">
        <w:rPr>
          <w:rFonts w:ascii="Times New Roman" w:hAnsi="Times New Roman" w:cs="Times New Roman"/>
          <w:sz w:val="24"/>
          <w:szCs w:val="24"/>
        </w:rPr>
        <w:t xml:space="preserve">religious history from 300BC to </w:t>
      </w:r>
      <w:r w:rsidR="006050A9" w:rsidRPr="0059681B">
        <w:rPr>
          <w:rFonts w:ascii="Times New Roman" w:hAnsi="Times New Roman" w:cs="Times New Roman"/>
          <w:sz w:val="24"/>
          <w:szCs w:val="24"/>
        </w:rPr>
        <w:t xml:space="preserve">476 AD. </w:t>
      </w:r>
      <w:r w:rsidR="00CD6D3D">
        <w:rPr>
          <w:rFonts w:ascii="Times New Roman" w:hAnsi="Times New Roman" w:cs="Times New Roman"/>
          <w:sz w:val="24"/>
          <w:szCs w:val="24"/>
        </w:rPr>
        <w:t xml:space="preserve">The scope of this essay explains the </w:t>
      </w:r>
      <w:r w:rsidR="00EA35CC">
        <w:rPr>
          <w:rFonts w:ascii="Times New Roman" w:hAnsi="Times New Roman" w:cs="Times New Roman"/>
          <w:sz w:val="24"/>
          <w:szCs w:val="24"/>
        </w:rPr>
        <w:t>majority of the religions and concepts introduced in the world from ancient times to 476</w:t>
      </w:r>
      <w:r w:rsidR="00994911">
        <w:rPr>
          <w:rFonts w:ascii="Times New Roman" w:hAnsi="Times New Roman" w:cs="Times New Roman"/>
          <w:sz w:val="24"/>
          <w:szCs w:val="24"/>
        </w:rPr>
        <w:t xml:space="preserve"> </w:t>
      </w:r>
      <w:r w:rsidR="00EA35CC">
        <w:rPr>
          <w:rFonts w:ascii="Times New Roman" w:hAnsi="Times New Roman" w:cs="Times New Roman"/>
          <w:sz w:val="24"/>
          <w:szCs w:val="24"/>
        </w:rPr>
        <w:t>AD</w:t>
      </w:r>
      <w:r w:rsidR="005B2EDA">
        <w:rPr>
          <w:rFonts w:ascii="Times New Roman" w:hAnsi="Times New Roman" w:cs="Times New Roman"/>
          <w:sz w:val="24"/>
          <w:szCs w:val="24"/>
        </w:rPr>
        <w:t xml:space="preserve"> and what were its </w:t>
      </w:r>
      <w:r w:rsidR="00A33ADA">
        <w:rPr>
          <w:rFonts w:ascii="Times New Roman" w:hAnsi="Times New Roman" w:cs="Times New Roman"/>
          <w:sz w:val="24"/>
          <w:szCs w:val="24"/>
        </w:rPr>
        <w:t>major</w:t>
      </w:r>
      <w:r w:rsidR="005B2EDA">
        <w:rPr>
          <w:rFonts w:ascii="Times New Roman" w:hAnsi="Times New Roman" w:cs="Times New Roman"/>
          <w:sz w:val="24"/>
          <w:szCs w:val="24"/>
        </w:rPr>
        <w:t xml:space="preserve"> effects </w:t>
      </w:r>
      <w:r w:rsidR="00A33ADA">
        <w:rPr>
          <w:rFonts w:ascii="Times New Roman" w:hAnsi="Times New Roman" w:cs="Times New Roman"/>
          <w:sz w:val="24"/>
          <w:szCs w:val="24"/>
        </w:rPr>
        <w:t xml:space="preserve">on human history. </w:t>
      </w:r>
    </w:p>
    <w:p w14:paraId="434EA478" w14:textId="57F16B6C" w:rsidR="00173EB7" w:rsidRDefault="00C7151B" w:rsidP="0089571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e development of religion comes with </w:t>
      </w:r>
      <w:r w:rsidR="007F3CCD">
        <w:rPr>
          <w:rFonts w:ascii="Times New Roman" w:hAnsi="Times New Roman" w:cs="Times New Roman"/>
          <w:sz w:val="24"/>
          <w:szCs w:val="24"/>
        </w:rPr>
        <w:t xml:space="preserve">a cultured way of </w:t>
      </w:r>
      <w:r w:rsidR="001361E2">
        <w:rPr>
          <w:rFonts w:ascii="Times New Roman" w:hAnsi="Times New Roman" w:cs="Times New Roman"/>
          <w:sz w:val="24"/>
          <w:szCs w:val="24"/>
        </w:rPr>
        <w:t>speech</w:t>
      </w:r>
      <w:r w:rsidR="00994911">
        <w:rPr>
          <w:rFonts w:ascii="Times New Roman" w:hAnsi="Times New Roman" w:cs="Times New Roman"/>
          <w:sz w:val="24"/>
          <w:szCs w:val="24"/>
        </w:rPr>
        <w:t>;</w:t>
      </w:r>
      <w:r w:rsidR="001361E2">
        <w:rPr>
          <w:rFonts w:ascii="Times New Roman" w:hAnsi="Times New Roman" w:cs="Times New Roman"/>
          <w:sz w:val="24"/>
          <w:szCs w:val="24"/>
        </w:rPr>
        <w:t xml:space="preserve"> on</w:t>
      </w:r>
      <w:r w:rsidR="00ED077B">
        <w:rPr>
          <w:rFonts w:ascii="Times New Roman" w:hAnsi="Times New Roman" w:cs="Times New Roman"/>
          <w:sz w:val="24"/>
          <w:szCs w:val="24"/>
        </w:rPr>
        <w:t>ce a certain sophisticated level of words that people can develop starts to give meaning</w:t>
      </w:r>
      <w:r w:rsidR="00994911">
        <w:rPr>
          <w:rFonts w:ascii="Times New Roman" w:hAnsi="Times New Roman" w:cs="Times New Roman"/>
          <w:sz w:val="24"/>
          <w:szCs w:val="24"/>
        </w:rPr>
        <w:t>,</w:t>
      </w:r>
      <w:r w:rsidR="00ED077B">
        <w:rPr>
          <w:rFonts w:ascii="Times New Roman" w:hAnsi="Times New Roman" w:cs="Times New Roman"/>
          <w:sz w:val="24"/>
          <w:szCs w:val="24"/>
        </w:rPr>
        <w:t xml:space="preserve"> the religi</w:t>
      </w:r>
      <w:r w:rsidR="00E51190">
        <w:rPr>
          <w:rFonts w:ascii="Times New Roman" w:hAnsi="Times New Roman" w:cs="Times New Roman"/>
          <w:sz w:val="24"/>
          <w:szCs w:val="24"/>
        </w:rPr>
        <w:t xml:space="preserve">on of some kind cannot be left behind. Lack of information and superstitious beliefs </w:t>
      </w:r>
      <w:r w:rsidR="000644D3">
        <w:rPr>
          <w:rFonts w:ascii="Times New Roman" w:hAnsi="Times New Roman" w:cs="Times New Roman"/>
          <w:sz w:val="24"/>
          <w:szCs w:val="24"/>
        </w:rPr>
        <w:t xml:space="preserve">were the main factors </w:t>
      </w:r>
      <w:r w:rsidR="00994911">
        <w:rPr>
          <w:rFonts w:ascii="Times New Roman" w:hAnsi="Times New Roman" w:cs="Times New Roman"/>
          <w:sz w:val="24"/>
          <w:szCs w:val="24"/>
        </w:rPr>
        <w:t xml:space="preserve">that </w:t>
      </w:r>
      <w:r w:rsidR="000644D3">
        <w:rPr>
          <w:rFonts w:ascii="Times New Roman" w:hAnsi="Times New Roman" w:cs="Times New Roman"/>
          <w:sz w:val="24"/>
          <w:szCs w:val="24"/>
        </w:rPr>
        <w:t xml:space="preserve">helped people </w:t>
      </w:r>
      <w:r w:rsidR="00FE3FD7">
        <w:rPr>
          <w:rFonts w:ascii="Times New Roman" w:hAnsi="Times New Roman" w:cs="Times New Roman"/>
          <w:sz w:val="24"/>
          <w:szCs w:val="24"/>
        </w:rPr>
        <w:t xml:space="preserve">in believing stone statues and preachers or kings declaring themselves declaring Gods like those in Egypt. </w:t>
      </w:r>
      <w:r w:rsidR="00066736">
        <w:rPr>
          <w:rFonts w:ascii="Times New Roman" w:hAnsi="Times New Roman" w:cs="Times New Roman"/>
          <w:sz w:val="24"/>
          <w:szCs w:val="24"/>
        </w:rPr>
        <w:t xml:space="preserve">There was a concept of many God and </w:t>
      </w:r>
      <w:r w:rsidR="00FE3FD7">
        <w:rPr>
          <w:rFonts w:ascii="Times New Roman" w:hAnsi="Times New Roman" w:cs="Times New Roman"/>
          <w:sz w:val="24"/>
          <w:szCs w:val="24"/>
        </w:rPr>
        <w:t>mo</w:t>
      </w:r>
      <w:r w:rsidR="00372C87">
        <w:rPr>
          <w:rFonts w:ascii="Times New Roman" w:hAnsi="Times New Roman" w:cs="Times New Roman"/>
          <w:sz w:val="24"/>
          <w:szCs w:val="24"/>
        </w:rPr>
        <w:t xml:space="preserve">st of them </w:t>
      </w:r>
      <w:r w:rsidR="00066736">
        <w:rPr>
          <w:rFonts w:ascii="Times New Roman" w:hAnsi="Times New Roman" w:cs="Times New Roman"/>
          <w:sz w:val="24"/>
          <w:szCs w:val="24"/>
        </w:rPr>
        <w:t xml:space="preserve">were associated </w:t>
      </w:r>
      <w:r w:rsidR="00994911">
        <w:rPr>
          <w:rFonts w:ascii="Times New Roman" w:hAnsi="Times New Roman" w:cs="Times New Roman"/>
          <w:sz w:val="24"/>
          <w:szCs w:val="24"/>
        </w:rPr>
        <w:t>with</w:t>
      </w:r>
      <w:r w:rsidR="00066736">
        <w:rPr>
          <w:rFonts w:ascii="Times New Roman" w:hAnsi="Times New Roman" w:cs="Times New Roman"/>
          <w:sz w:val="24"/>
          <w:szCs w:val="24"/>
        </w:rPr>
        <w:t xml:space="preserve"> animals</w:t>
      </w:r>
      <w:r w:rsidR="00D16CB3">
        <w:rPr>
          <w:rFonts w:ascii="Times New Roman" w:hAnsi="Times New Roman" w:cs="Times New Roman"/>
          <w:sz w:val="24"/>
          <w:szCs w:val="24"/>
        </w:rPr>
        <w:t>. In Egypt</w:t>
      </w:r>
      <w:r w:rsidR="00994911">
        <w:rPr>
          <w:rFonts w:ascii="Times New Roman" w:hAnsi="Times New Roman" w:cs="Times New Roman"/>
          <w:sz w:val="24"/>
          <w:szCs w:val="24"/>
        </w:rPr>
        <w:t>,</w:t>
      </w:r>
      <w:r w:rsidR="00D16CB3">
        <w:rPr>
          <w:rFonts w:ascii="Times New Roman" w:hAnsi="Times New Roman" w:cs="Times New Roman"/>
          <w:sz w:val="24"/>
          <w:szCs w:val="24"/>
        </w:rPr>
        <w:t xml:space="preserve"> </w:t>
      </w:r>
      <w:r w:rsidR="00C3323C">
        <w:rPr>
          <w:rFonts w:ascii="Times New Roman" w:hAnsi="Times New Roman" w:cs="Times New Roman"/>
          <w:sz w:val="24"/>
          <w:szCs w:val="24"/>
        </w:rPr>
        <w:t>different pharaoh unifie</w:t>
      </w:r>
      <w:r w:rsidR="00994911">
        <w:rPr>
          <w:rFonts w:ascii="Times New Roman" w:hAnsi="Times New Roman" w:cs="Times New Roman"/>
          <w:sz w:val="24"/>
          <w:szCs w:val="24"/>
        </w:rPr>
        <w:t>d</w:t>
      </w:r>
      <w:r w:rsidR="00C3323C">
        <w:rPr>
          <w:rFonts w:ascii="Times New Roman" w:hAnsi="Times New Roman" w:cs="Times New Roman"/>
          <w:sz w:val="24"/>
          <w:szCs w:val="24"/>
        </w:rPr>
        <w:t xml:space="preserve"> the nation and was considered as </w:t>
      </w:r>
      <w:r w:rsidR="002723B9">
        <w:rPr>
          <w:rFonts w:ascii="Times New Roman" w:hAnsi="Times New Roman" w:cs="Times New Roman"/>
          <w:sz w:val="24"/>
          <w:szCs w:val="24"/>
        </w:rPr>
        <w:t xml:space="preserve">a chief priest of the nation. </w:t>
      </w:r>
      <w:r w:rsidR="000A5B13">
        <w:rPr>
          <w:rFonts w:ascii="Times New Roman" w:hAnsi="Times New Roman" w:cs="Times New Roman"/>
          <w:sz w:val="24"/>
          <w:szCs w:val="24"/>
        </w:rPr>
        <w:t xml:space="preserve">In every religion there is a need </w:t>
      </w:r>
      <w:r w:rsidR="00396613">
        <w:rPr>
          <w:rFonts w:ascii="Times New Roman" w:hAnsi="Times New Roman" w:cs="Times New Roman"/>
          <w:sz w:val="24"/>
          <w:szCs w:val="24"/>
        </w:rPr>
        <w:t>for a</w:t>
      </w:r>
      <w:r w:rsidR="000A5B13">
        <w:rPr>
          <w:rFonts w:ascii="Times New Roman" w:hAnsi="Times New Roman" w:cs="Times New Roman"/>
          <w:sz w:val="24"/>
          <w:szCs w:val="24"/>
        </w:rPr>
        <w:t xml:space="preserve"> God or someone people can </w:t>
      </w:r>
      <w:r w:rsidR="00396613">
        <w:rPr>
          <w:rFonts w:ascii="Times New Roman" w:hAnsi="Times New Roman" w:cs="Times New Roman"/>
          <w:sz w:val="24"/>
          <w:szCs w:val="24"/>
        </w:rPr>
        <w:t>relate himself to. The</w:t>
      </w:r>
      <w:r w:rsidR="00810B67">
        <w:rPr>
          <w:rFonts w:ascii="Times New Roman" w:hAnsi="Times New Roman" w:cs="Times New Roman"/>
          <w:sz w:val="24"/>
          <w:szCs w:val="24"/>
        </w:rPr>
        <w:t xml:space="preserve"> main function </w:t>
      </w:r>
      <w:r w:rsidR="00396613">
        <w:rPr>
          <w:rFonts w:ascii="Times New Roman" w:hAnsi="Times New Roman" w:cs="Times New Roman"/>
          <w:sz w:val="24"/>
          <w:szCs w:val="24"/>
        </w:rPr>
        <w:t xml:space="preserve">of these ancient Gods and preachers </w:t>
      </w:r>
      <w:r w:rsidR="00810B67">
        <w:rPr>
          <w:rFonts w:ascii="Times New Roman" w:hAnsi="Times New Roman" w:cs="Times New Roman"/>
          <w:sz w:val="24"/>
          <w:szCs w:val="24"/>
        </w:rPr>
        <w:t xml:space="preserve">was to </w:t>
      </w:r>
      <w:r w:rsidR="00F16509">
        <w:rPr>
          <w:rFonts w:ascii="Times New Roman" w:hAnsi="Times New Roman" w:cs="Times New Roman"/>
          <w:sz w:val="24"/>
          <w:szCs w:val="24"/>
        </w:rPr>
        <w:t>protect human from chaos and people believed that they</w:t>
      </w:r>
      <w:r w:rsidR="00940945">
        <w:rPr>
          <w:rFonts w:ascii="Times New Roman" w:hAnsi="Times New Roman" w:cs="Times New Roman"/>
          <w:sz w:val="24"/>
          <w:szCs w:val="24"/>
        </w:rPr>
        <w:t xml:space="preserve"> are the ones who can</w:t>
      </w:r>
      <w:r w:rsidR="00F16509">
        <w:rPr>
          <w:rFonts w:ascii="Times New Roman" w:hAnsi="Times New Roman" w:cs="Times New Roman"/>
          <w:sz w:val="24"/>
          <w:szCs w:val="24"/>
        </w:rPr>
        <w:t xml:space="preserve"> </w:t>
      </w:r>
      <w:r w:rsidR="00C22E05">
        <w:rPr>
          <w:rFonts w:ascii="Times New Roman" w:hAnsi="Times New Roman" w:cs="Times New Roman"/>
          <w:sz w:val="24"/>
          <w:szCs w:val="24"/>
        </w:rPr>
        <w:t>ensure</w:t>
      </w:r>
      <w:r w:rsidR="00F16509">
        <w:rPr>
          <w:rFonts w:ascii="Times New Roman" w:hAnsi="Times New Roman" w:cs="Times New Roman"/>
          <w:sz w:val="24"/>
          <w:szCs w:val="24"/>
        </w:rPr>
        <w:t xml:space="preserve"> the safety of dead people in the next world. </w:t>
      </w:r>
      <w:r w:rsidR="006C3F13">
        <w:rPr>
          <w:rFonts w:ascii="Times New Roman" w:hAnsi="Times New Roman" w:cs="Times New Roman"/>
          <w:sz w:val="24"/>
          <w:szCs w:val="24"/>
        </w:rPr>
        <w:t>Their a</w:t>
      </w:r>
      <w:r w:rsidR="00AB06AF">
        <w:rPr>
          <w:rFonts w:ascii="Times New Roman" w:hAnsi="Times New Roman" w:cs="Times New Roman"/>
          <w:sz w:val="24"/>
          <w:szCs w:val="24"/>
        </w:rPr>
        <w:t xml:space="preserve">ppearances </w:t>
      </w:r>
      <w:r w:rsidR="006C3F13">
        <w:rPr>
          <w:rFonts w:ascii="Times New Roman" w:hAnsi="Times New Roman" w:cs="Times New Roman"/>
          <w:sz w:val="24"/>
          <w:szCs w:val="24"/>
        </w:rPr>
        <w:t xml:space="preserve">in different paintings and </w:t>
      </w:r>
      <w:r w:rsidR="0018429E">
        <w:rPr>
          <w:rFonts w:ascii="Times New Roman" w:hAnsi="Times New Roman" w:cs="Times New Roman"/>
          <w:sz w:val="24"/>
          <w:szCs w:val="24"/>
        </w:rPr>
        <w:t xml:space="preserve">sculptures </w:t>
      </w:r>
      <w:r w:rsidR="003B5313">
        <w:rPr>
          <w:rFonts w:ascii="Times New Roman" w:hAnsi="Times New Roman" w:cs="Times New Roman"/>
          <w:sz w:val="24"/>
          <w:szCs w:val="24"/>
        </w:rPr>
        <w:t xml:space="preserve">defined their </w:t>
      </w:r>
      <w:r w:rsidR="00AB2B1E">
        <w:rPr>
          <w:rFonts w:ascii="Times New Roman" w:hAnsi="Times New Roman" w:cs="Times New Roman"/>
          <w:sz w:val="24"/>
          <w:szCs w:val="24"/>
        </w:rPr>
        <w:t>superiority and familiarity</w:t>
      </w:r>
      <w:r w:rsidR="009D034E">
        <w:rPr>
          <w:rFonts w:ascii="Times New Roman" w:hAnsi="Times New Roman" w:cs="Times New Roman"/>
          <w:sz w:val="24"/>
          <w:szCs w:val="24"/>
        </w:rPr>
        <w:t xml:space="preserve"> e.g. Anubis, ibis-headed Thoth, </w:t>
      </w:r>
      <w:r w:rsidR="00397487">
        <w:rPr>
          <w:rFonts w:ascii="Times New Roman" w:hAnsi="Times New Roman" w:cs="Times New Roman"/>
          <w:sz w:val="24"/>
          <w:szCs w:val="24"/>
        </w:rPr>
        <w:t xml:space="preserve">falcon headed Horus, his rival Seth etc. </w:t>
      </w:r>
      <w:r w:rsidR="00F00AA9">
        <w:rPr>
          <w:rFonts w:ascii="Times New Roman" w:hAnsi="Times New Roman" w:cs="Times New Roman"/>
          <w:sz w:val="24"/>
          <w:szCs w:val="24"/>
        </w:rPr>
        <w:t xml:space="preserve">The </w:t>
      </w:r>
      <w:r w:rsidR="00F048B9">
        <w:rPr>
          <w:rFonts w:ascii="Times New Roman" w:hAnsi="Times New Roman" w:cs="Times New Roman"/>
          <w:sz w:val="24"/>
          <w:szCs w:val="24"/>
        </w:rPr>
        <w:t>Egyptian</w:t>
      </w:r>
      <w:r w:rsidR="00F00AA9">
        <w:rPr>
          <w:rFonts w:ascii="Times New Roman" w:hAnsi="Times New Roman" w:cs="Times New Roman"/>
          <w:sz w:val="24"/>
          <w:szCs w:val="24"/>
        </w:rPr>
        <w:t xml:space="preserve"> religion </w:t>
      </w:r>
      <w:r w:rsidR="00F048B9">
        <w:rPr>
          <w:rFonts w:ascii="Times New Roman" w:hAnsi="Times New Roman" w:cs="Times New Roman"/>
          <w:sz w:val="24"/>
          <w:szCs w:val="24"/>
        </w:rPr>
        <w:t>revolved</w:t>
      </w:r>
      <w:r w:rsidR="00F00AA9">
        <w:rPr>
          <w:rFonts w:ascii="Times New Roman" w:hAnsi="Times New Roman" w:cs="Times New Roman"/>
          <w:sz w:val="24"/>
          <w:szCs w:val="24"/>
        </w:rPr>
        <w:t xml:space="preserve"> around the </w:t>
      </w:r>
      <w:r w:rsidR="00F048B9">
        <w:rPr>
          <w:rFonts w:ascii="Times New Roman" w:hAnsi="Times New Roman" w:cs="Times New Roman"/>
          <w:sz w:val="24"/>
          <w:szCs w:val="24"/>
        </w:rPr>
        <w:t>divinity of sun and the most important sun God is Re.</w:t>
      </w:r>
      <w:r w:rsidR="0042225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0EFEDD6" w14:textId="5E472E7F" w:rsidR="00B228BF" w:rsidRDefault="0089571D" w:rsidP="007C216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A76BD">
        <w:rPr>
          <w:rFonts w:ascii="Times New Roman" w:hAnsi="Times New Roman" w:cs="Times New Roman"/>
          <w:sz w:val="24"/>
          <w:szCs w:val="24"/>
        </w:rPr>
        <w:t>Similarly,</w:t>
      </w:r>
      <w:r w:rsidR="000250C2">
        <w:rPr>
          <w:rFonts w:ascii="Times New Roman" w:hAnsi="Times New Roman" w:cs="Times New Roman"/>
          <w:sz w:val="24"/>
          <w:szCs w:val="24"/>
        </w:rPr>
        <w:t xml:space="preserve"> the an</w:t>
      </w:r>
      <w:r w:rsidR="00540520">
        <w:rPr>
          <w:rFonts w:ascii="Times New Roman" w:hAnsi="Times New Roman" w:cs="Times New Roman"/>
          <w:sz w:val="24"/>
          <w:szCs w:val="24"/>
        </w:rPr>
        <w:t>cient known civilization in the area of Mesopotamia</w:t>
      </w:r>
      <w:r w:rsidR="00C6206D">
        <w:rPr>
          <w:rFonts w:ascii="Times New Roman" w:hAnsi="Times New Roman" w:cs="Times New Roman"/>
          <w:sz w:val="24"/>
          <w:szCs w:val="24"/>
        </w:rPr>
        <w:t xml:space="preserve"> was </w:t>
      </w:r>
      <w:r w:rsidR="009D4EE3">
        <w:rPr>
          <w:rFonts w:ascii="Times New Roman" w:hAnsi="Times New Roman" w:cs="Times New Roman"/>
          <w:sz w:val="24"/>
          <w:szCs w:val="24"/>
        </w:rPr>
        <w:t>Sumer</w:t>
      </w:r>
      <w:r w:rsidR="00C6206D">
        <w:rPr>
          <w:rFonts w:ascii="Times New Roman" w:hAnsi="Times New Roman" w:cs="Times New Roman"/>
          <w:sz w:val="24"/>
          <w:szCs w:val="24"/>
        </w:rPr>
        <w:t xml:space="preserve">, which is also known as the </w:t>
      </w:r>
      <w:r w:rsidR="009D4EE3">
        <w:rPr>
          <w:rFonts w:ascii="Times New Roman" w:hAnsi="Times New Roman" w:cs="Times New Roman"/>
          <w:sz w:val="24"/>
          <w:szCs w:val="24"/>
        </w:rPr>
        <w:t xml:space="preserve">first written proof of the existence of any form of religion. </w:t>
      </w:r>
      <w:r w:rsidR="00BA76BD">
        <w:rPr>
          <w:rFonts w:ascii="Times New Roman" w:hAnsi="Times New Roman" w:cs="Times New Roman"/>
          <w:sz w:val="24"/>
          <w:szCs w:val="24"/>
        </w:rPr>
        <w:t xml:space="preserve">This civilization </w:t>
      </w:r>
      <w:r w:rsidR="00BA76BD">
        <w:rPr>
          <w:rFonts w:ascii="Times New Roman" w:hAnsi="Times New Roman" w:cs="Times New Roman"/>
          <w:sz w:val="24"/>
          <w:szCs w:val="24"/>
        </w:rPr>
        <w:lastRenderedPageBreak/>
        <w:t>dates back to 3000 BC.</w:t>
      </w:r>
      <w:r w:rsidR="0054052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re are some very prominent traces </w:t>
      </w:r>
      <w:r w:rsidR="0076315A">
        <w:rPr>
          <w:rFonts w:ascii="Times New Roman" w:hAnsi="Times New Roman" w:cs="Times New Roman"/>
          <w:sz w:val="24"/>
          <w:szCs w:val="24"/>
        </w:rPr>
        <w:t xml:space="preserve">of religions </w:t>
      </w:r>
      <w:r w:rsidR="001D56AD">
        <w:rPr>
          <w:rFonts w:ascii="Times New Roman" w:hAnsi="Times New Roman" w:cs="Times New Roman"/>
          <w:sz w:val="24"/>
          <w:szCs w:val="24"/>
        </w:rPr>
        <w:t xml:space="preserve">that ancient people have left. </w:t>
      </w:r>
      <w:r w:rsidR="0009729F">
        <w:rPr>
          <w:rFonts w:ascii="Times New Roman" w:hAnsi="Times New Roman" w:cs="Times New Roman"/>
          <w:sz w:val="24"/>
          <w:szCs w:val="24"/>
        </w:rPr>
        <w:t xml:space="preserve">Stonehenge in England, the temple platforms, the pyramids of Olmecs in America, </w:t>
      </w:r>
      <w:r w:rsidR="009D6598">
        <w:rPr>
          <w:rFonts w:ascii="Times New Roman" w:hAnsi="Times New Roman" w:cs="Times New Roman"/>
          <w:sz w:val="24"/>
          <w:szCs w:val="24"/>
        </w:rPr>
        <w:t xml:space="preserve">provide some signs about religions </w:t>
      </w:r>
      <w:r w:rsidR="00800BD3">
        <w:rPr>
          <w:rFonts w:ascii="Times New Roman" w:hAnsi="Times New Roman" w:cs="Times New Roman"/>
          <w:sz w:val="24"/>
          <w:szCs w:val="24"/>
        </w:rPr>
        <w:t>whose foundations are still unknown by many people</w:t>
      </w:r>
      <w:r w:rsidR="009D6598">
        <w:rPr>
          <w:rFonts w:ascii="Times New Roman" w:hAnsi="Times New Roman" w:cs="Times New Roman"/>
          <w:sz w:val="24"/>
          <w:szCs w:val="24"/>
        </w:rPr>
        <w:t xml:space="preserve">. </w:t>
      </w:r>
      <w:r w:rsidR="00B66C22">
        <w:rPr>
          <w:rFonts w:ascii="Times New Roman" w:hAnsi="Times New Roman" w:cs="Times New Roman"/>
          <w:sz w:val="24"/>
          <w:szCs w:val="24"/>
        </w:rPr>
        <w:t xml:space="preserve">One other famous civilization was </w:t>
      </w:r>
      <w:r w:rsidR="00882219">
        <w:rPr>
          <w:rFonts w:ascii="Times New Roman" w:hAnsi="Times New Roman" w:cs="Times New Roman"/>
          <w:sz w:val="24"/>
          <w:szCs w:val="24"/>
        </w:rPr>
        <w:t>Minoan civilization</w:t>
      </w:r>
      <w:r w:rsidR="006F3C4C">
        <w:rPr>
          <w:rFonts w:ascii="Times New Roman" w:hAnsi="Times New Roman" w:cs="Times New Roman"/>
          <w:sz w:val="24"/>
          <w:szCs w:val="24"/>
        </w:rPr>
        <w:t xml:space="preserve">, which developed and flourished between the </w:t>
      </w:r>
      <w:r w:rsidR="00CF6855">
        <w:rPr>
          <w:rFonts w:ascii="Times New Roman" w:hAnsi="Times New Roman" w:cs="Times New Roman"/>
          <w:sz w:val="24"/>
          <w:szCs w:val="24"/>
        </w:rPr>
        <w:t xml:space="preserve">2700 to 1450 BC. </w:t>
      </w:r>
      <w:r w:rsidR="006C6C63">
        <w:rPr>
          <w:rFonts w:ascii="Times New Roman" w:hAnsi="Times New Roman" w:cs="Times New Roman"/>
          <w:sz w:val="24"/>
          <w:szCs w:val="24"/>
        </w:rPr>
        <w:t xml:space="preserve">It was one of the first advanced </w:t>
      </w:r>
      <w:r w:rsidR="001F25A2">
        <w:rPr>
          <w:rFonts w:ascii="Times New Roman" w:hAnsi="Times New Roman" w:cs="Times New Roman"/>
          <w:sz w:val="24"/>
          <w:szCs w:val="24"/>
        </w:rPr>
        <w:t xml:space="preserve">civilizations in Europe and were famous for their artwork, </w:t>
      </w:r>
      <w:r w:rsidR="005979B0">
        <w:rPr>
          <w:rFonts w:ascii="Times New Roman" w:hAnsi="Times New Roman" w:cs="Times New Roman"/>
          <w:sz w:val="24"/>
          <w:szCs w:val="24"/>
        </w:rPr>
        <w:t xml:space="preserve">trade system and complex tools. Their society was believed to be </w:t>
      </w:r>
      <w:r w:rsidR="00D55214">
        <w:rPr>
          <w:rFonts w:ascii="Times New Roman" w:hAnsi="Times New Roman" w:cs="Times New Roman"/>
          <w:sz w:val="24"/>
          <w:szCs w:val="24"/>
        </w:rPr>
        <w:t xml:space="preserve">Matriarchal, but later it was found that </w:t>
      </w:r>
      <w:r w:rsidR="005D20F0">
        <w:rPr>
          <w:rFonts w:ascii="Times New Roman" w:hAnsi="Times New Roman" w:cs="Times New Roman"/>
          <w:sz w:val="24"/>
          <w:szCs w:val="24"/>
        </w:rPr>
        <w:t xml:space="preserve">they also had many gods and deities. </w:t>
      </w:r>
    </w:p>
    <w:p w14:paraId="63FBEB4E" w14:textId="09011038" w:rsidR="0012253E" w:rsidRDefault="002642C6" w:rsidP="0012253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Later between 1500 and 1000 BC, the Indo-Iranian tribes </w:t>
      </w:r>
      <w:r w:rsidR="00247CF8">
        <w:rPr>
          <w:rFonts w:ascii="Times New Roman" w:hAnsi="Times New Roman" w:cs="Times New Roman"/>
          <w:sz w:val="24"/>
          <w:szCs w:val="24"/>
        </w:rPr>
        <w:t xml:space="preserve">came down to Iranian plateau to India. </w:t>
      </w:r>
      <w:r w:rsidR="00B41017">
        <w:rPr>
          <w:rFonts w:ascii="Times New Roman" w:hAnsi="Times New Roman" w:cs="Times New Roman"/>
          <w:sz w:val="24"/>
          <w:szCs w:val="24"/>
        </w:rPr>
        <w:t xml:space="preserve">Special Gods among small groups were created </w:t>
      </w:r>
      <w:r w:rsidR="00D60531">
        <w:rPr>
          <w:rFonts w:ascii="Times New Roman" w:hAnsi="Times New Roman" w:cs="Times New Roman"/>
          <w:sz w:val="24"/>
          <w:szCs w:val="24"/>
        </w:rPr>
        <w:t xml:space="preserve">that were known as </w:t>
      </w:r>
      <w:r w:rsidR="00DC74EA">
        <w:rPr>
          <w:rFonts w:ascii="Times New Roman" w:hAnsi="Times New Roman" w:cs="Times New Roman"/>
          <w:sz w:val="24"/>
          <w:szCs w:val="24"/>
        </w:rPr>
        <w:t xml:space="preserve">ahuras in </w:t>
      </w:r>
      <w:r w:rsidR="00F25848">
        <w:rPr>
          <w:rFonts w:ascii="Times New Roman" w:hAnsi="Times New Roman" w:cs="Times New Roman"/>
          <w:sz w:val="24"/>
          <w:szCs w:val="24"/>
        </w:rPr>
        <w:t xml:space="preserve">the Iranian region and Devas in India. </w:t>
      </w:r>
      <w:r w:rsidR="00937802">
        <w:rPr>
          <w:rFonts w:ascii="Times New Roman" w:hAnsi="Times New Roman" w:cs="Times New Roman"/>
          <w:sz w:val="24"/>
          <w:szCs w:val="24"/>
        </w:rPr>
        <w:t xml:space="preserve">In Iran </w:t>
      </w:r>
      <w:r w:rsidR="00312E55">
        <w:rPr>
          <w:rFonts w:ascii="Times New Roman" w:hAnsi="Times New Roman" w:cs="Times New Roman"/>
          <w:sz w:val="24"/>
          <w:szCs w:val="24"/>
        </w:rPr>
        <w:t xml:space="preserve">this led towards Monotheism and </w:t>
      </w:r>
      <w:r w:rsidR="0093757B">
        <w:rPr>
          <w:rFonts w:ascii="Times New Roman" w:hAnsi="Times New Roman" w:cs="Times New Roman"/>
          <w:sz w:val="24"/>
          <w:szCs w:val="24"/>
        </w:rPr>
        <w:t xml:space="preserve">however, in India it led towards polytheism the modern form of which is Hinduism. </w:t>
      </w:r>
      <w:r w:rsidR="007708CC">
        <w:rPr>
          <w:rFonts w:ascii="Times New Roman" w:hAnsi="Times New Roman" w:cs="Times New Roman"/>
          <w:sz w:val="24"/>
          <w:szCs w:val="24"/>
        </w:rPr>
        <w:t xml:space="preserve">By the time when Hebrews came to </w:t>
      </w:r>
      <w:r w:rsidR="00A33652">
        <w:rPr>
          <w:rFonts w:ascii="Times New Roman" w:hAnsi="Times New Roman" w:cs="Times New Roman"/>
          <w:sz w:val="24"/>
          <w:szCs w:val="24"/>
        </w:rPr>
        <w:t>Jerusalem</w:t>
      </w:r>
      <w:r w:rsidR="007C4ADF">
        <w:rPr>
          <w:rFonts w:ascii="Times New Roman" w:hAnsi="Times New Roman" w:cs="Times New Roman"/>
          <w:sz w:val="24"/>
          <w:szCs w:val="24"/>
        </w:rPr>
        <w:t xml:space="preserve">, the only recognized God was Yahweh. This was the first step </w:t>
      </w:r>
      <w:r w:rsidR="00994911">
        <w:rPr>
          <w:rFonts w:ascii="Times New Roman" w:hAnsi="Times New Roman" w:cs="Times New Roman"/>
          <w:sz w:val="24"/>
          <w:szCs w:val="24"/>
        </w:rPr>
        <w:t>at</w:t>
      </w:r>
      <w:r w:rsidR="007C4ADF">
        <w:rPr>
          <w:rFonts w:ascii="Times New Roman" w:hAnsi="Times New Roman" w:cs="Times New Roman"/>
          <w:sz w:val="24"/>
          <w:szCs w:val="24"/>
        </w:rPr>
        <w:t xml:space="preserve"> the beginning of </w:t>
      </w:r>
      <w:r w:rsidR="0012253E">
        <w:rPr>
          <w:rFonts w:ascii="Times New Roman" w:hAnsi="Times New Roman" w:cs="Times New Roman"/>
          <w:sz w:val="24"/>
          <w:szCs w:val="24"/>
        </w:rPr>
        <w:t>Monotheism</w:t>
      </w:r>
      <w:r w:rsidR="007C4AD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5C5A539" w14:textId="1101B215" w:rsidR="008F1D6E" w:rsidRPr="00C92B0B" w:rsidRDefault="0012253E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 surge of religious innovation started </w:t>
      </w:r>
      <w:r w:rsidR="0005238F">
        <w:rPr>
          <w:rFonts w:ascii="Times New Roman" w:hAnsi="Times New Roman" w:cs="Times New Roman"/>
          <w:sz w:val="24"/>
          <w:szCs w:val="24"/>
        </w:rPr>
        <w:t>about 600 BC</w:t>
      </w:r>
      <w:r w:rsidR="00DC4693">
        <w:rPr>
          <w:rFonts w:ascii="Times New Roman" w:hAnsi="Times New Roman" w:cs="Times New Roman"/>
          <w:sz w:val="24"/>
          <w:szCs w:val="24"/>
        </w:rPr>
        <w:t xml:space="preserve"> in Persia, India, whic</w:t>
      </w:r>
      <w:r w:rsidR="003D5611">
        <w:rPr>
          <w:rFonts w:ascii="Times New Roman" w:hAnsi="Times New Roman" w:cs="Times New Roman"/>
          <w:sz w:val="24"/>
          <w:szCs w:val="24"/>
        </w:rPr>
        <w:t xml:space="preserve">h led to the formation of </w:t>
      </w:r>
      <w:r w:rsidR="00C802EC">
        <w:rPr>
          <w:rFonts w:ascii="Times New Roman" w:hAnsi="Times New Roman" w:cs="Times New Roman"/>
          <w:sz w:val="24"/>
          <w:szCs w:val="24"/>
        </w:rPr>
        <w:t xml:space="preserve">Zoroastrianism, Jainism and Buddhism. </w:t>
      </w:r>
      <w:r w:rsidR="00AD544C">
        <w:rPr>
          <w:rFonts w:ascii="Times New Roman" w:hAnsi="Times New Roman" w:cs="Times New Roman"/>
          <w:sz w:val="24"/>
          <w:szCs w:val="24"/>
        </w:rPr>
        <w:t xml:space="preserve">Daoism spread in China which was based on </w:t>
      </w:r>
      <w:r w:rsidR="005705CE">
        <w:rPr>
          <w:rFonts w:ascii="Times New Roman" w:hAnsi="Times New Roman" w:cs="Times New Roman"/>
          <w:sz w:val="24"/>
          <w:szCs w:val="24"/>
        </w:rPr>
        <w:t xml:space="preserve">Confucianism and believed to be </w:t>
      </w:r>
      <w:r w:rsidR="00FC68F2">
        <w:rPr>
          <w:rFonts w:ascii="Times New Roman" w:hAnsi="Times New Roman" w:cs="Times New Roman"/>
          <w:sz w:val="24"/>
          <w:szCs w:val="24"/>
        </w:rPr>
        <w:t xml:space="preserve">a code of life that can satisfy human needs. Its scripture and writings </w:t>
      </w:r>
      <w:r w:rsidR="00F84FB7">
        <w:rPr>
          <w:rFonts w:ascii="Times New Roman" w:hAnsi="Times New Roman" w:cs="Times New Roman"/>
          <w:sz w:val="24"/>
          <w:szCs w:val="24"/>
        </w:rPr>
        <w:t xml:space="preserve">were immensely influential </w:t>
      </w:r>
      <w:r w:rsidR="00994911">
        <w:rPr>
          <w:rFonts w:ascii="Times New Roman" w:hAnsi="Times New Roman" w:cs="Times New Roman"/>
          <w:sz w:val="24"/>
          <w:szCs w:val="24"/>
        </w:rPr>
        <w:t>in</w:t>
      </w:r>
      <w:r w:rsidR="00F84FB7">
        <w:rPr>
          <w:rFonts w:ascii="Times New Roman" w:hAnsi="Times New Roman" w:cs="Times New Roman"/>
          <w:sz w:val="24"/>
          <w:szCs w:val="24"/>
        </w:rPr>
        <w:t xml:space="preserve"> China’s religion</w:t>
      </w:r>
      <w:r w:rsidR="00C40250">
        <w:rPr>
          <w:rFonts w:ascii="Times New Roman" w:hAnsi="Times New Roman" w:cs="Times New Roman"/>
          <w:sz w:val="24"/>
          <w:szCs w:val="24"/>
        </w:rPr>
        <w:t xml:space="preserve"> over the centuries.</w:t>
      </w:r>
      <w:r w:rsidR="00F84FB7">
        <w:rPr>
          <w:rFonts w:ascii="Times New Roman" w:hAnsi="Times New Roman" w:cs="Times New Roman"/>
          <w:sz w:val="24"/>
          <w:szCs w:val="24"/>
        </w:rPr>
        <w:t xml:space="preserve"> </w:t>
      </w:r>
      <w:r w:rsidR="00297FAE">
        <w:rPr>
          <w:rFonts w:ascii="Times New Roman" w:hAnsi="Times New Roman" w:cs="Times New Roman"/>
          <w:sz w:val="24"/>
          <w:szCs w:val="24"/>
        </w:rPr>
        <w:t xml:space="preserve">In Greece and Rome there was the concept of many Gods and </w:t>
      </w:r>
      <w:r w:rsidR="00976CD1">
        <w:rPr>
          <w:rFonts w:ascii="Times New Roman" w:hAnsi="Times New Roman" w:cs="Times New Roman"/>
          <w:sz w:val="24"/>
          <w:szCs w:val="24"/>
        </w:rPr>
        <w:t>their local shrines</w:t>
      </w:r>
      <w:r w:rsidR="004A0727">
        <w:rPr>
          <w:rFonts w:ascii="Times New Roman" w:hAnsi="Times New Roman" w:cs="Times New Roman"/>
          <w:sz w:val="24"/>
          <w:szCs w:val="24"/>
        </w:rPr>
        <w:t xml:space="preserve">. In the Roman empire the </w:t>
      </w:r>
      <w:r w:rsidR="00E95EF4">
        <w:rPr>
          <w:rFonts w:ascii="Times New Roman" w:hAnsi="Times New Roman" w:cs="Times New Roman"/>
          <w:sz w:val="24"/>
          <w:szCs w:val="24"/>
        </w:rPr>
        <w:t xml:space="preserve">worship became a state affair as the emperor himself presented himself as a </w:t>
      </w:r>
      <w:r w:rsidR="00176D83">
        <w:rPr>
          <w:rFonts w:ascii="Times New Roman" w:hAnsi="Times New Roman" w:cs="Times New Roman"/>
          <w:sz w:val="24"/>
          <w:szCs w:val="24"/>
        </w:rPr>
        <w:t xml:space="preserve">high priest. </w:t>
      </w:r>
      <w:r w:rsidR="00996CB6">
        <w:rPr>
          <w:rFonts w:ascii="Times New Roman" w:hAnsi="Times New Roman" w:cs="Times New Roman"/>
          <w:sz w:val="24"/>
          <w:szCs w:val="24"/>
        </w:rPr>
        <w:t>The expansion of religions</w:t>
      </w:r>
      <w:r w:rsidR="004F05E0">
        <w:rPr>
          <w:rFonts w:ascii="Times New Roman" w:hAnsi="Times New Roman" w:cs="Times New Roman"/>
          <w:sz w:val="24"/>
          <w:szCs w:val="24"/>
        </w:rPr>
        <w:t xml:space="preserve"> from its origins</w:t>
      </w:r>
      <w:r w:rsidR="00996CB6">
        <w:rPr>
          <w:rFonts w:ascii="Times New Roman" w:hAnsi="Times New Roman" w:cs="Times New Roman"/>
          <w:sz w:val="24"/>
          <w:szCs w:val="24"/>
        </w:rPr>
        <w:t xml:space="preserve"> started with the </w:t>
      </w:r>
      <w:r w:rsidR="004F05E0">
        <w:rPr>
          <w:rFonts w:ascii="Times New Roman" w:hAnsi="Times New Roman" w:cs="Times New Roman"/>
          <w:sz w:val="24"/>
          <w:szCs w:val="24"/>
        </w:rPr>
        <w:t xml:space="preserve">Buddhism. </w:t>
      </w:r>
      <w:r w:rsidR="00786793">
        <w:rPr>
          <w:rFonts w:ascii="Times New Roman" w:hAnsi="Times New Roman" w:cs="Times New Roman"/>
          <w:sz w:val="24"/>
          <w:szCs w:val="24"/>
        </w:rPr>
        <w:t xml:space="preserve">It spread down towards the west and northern regions of </w:t>
      </w:r>
      <w:r w:rsidR="00704BF1">
        <w:rPr>
          <w:rFonts w:ascii="Times New Roman" w:hAnsi="Times New Roman" w:cs="Times New Roman"/>
          <w:sz w:val="24"/>
          <w:szCs w:val="24"/>
        </w:rPr>
        <w:t>Asia and by 2</w:t>
      </w:r>
      <w:r w:rsidR="00704BF1" w:rsidRPr="00704BF1">
        <w:rPr>
          <w:rFonts w:ascii="Times New Roman" w:hAnsi="Times New Roman" w:cs="Times New Roman"/>
          <w:sz w:val="24"/>
          <w:szCs w:val="24"/>
          <w:vertAlign w:val="superscript"/>
        </w:rPr>
        <w:t>nd</w:t>
      </w:r>
      <w:r w:rsidR="00704BF1">
        <w:rPr>
          <w:rFonts w:ascii="Times New Roman" w:hAnsi="Times New Roman" w:cs="Times New Roman"/>
          <w:sz w:val="24"/>
          <w:szCs w:val="24"/>
        </w:rPr>
        <w:t xml:space="preserve"> Century it co-existed </w:t>
      </w:r>
      <w:r w:rsidR="00DF7125">
        <w:rPr>
          <w:rFonts w:ascii="Times New Roman" w:hAnsi="Times New Roman" w:cs="Times New Roman"/>
          <w:sz w:val="24"/>
          <w:szCs w:val="24"/>
        </w:rPr>
        <w:t xml:space="preserve">in China along with its different </w:t>
      </w:r>
      <w:r w:rsidR="00523272">
        <w:rPr>
          <w:rFonts w:ascii="Times New Roman" w:hAnsi="Times New Roman" w:cs="Times New Roman"/>
          <w:sz w:val="24"/>
          <w:szCs w:val="24"/>
        </w:rPr>
        <w:t>indigenous</w:t>
      </w:r>
      <w:r w:rsidR="00DF7125">
        <w:rPr>
          <w:rFonts w:ascii="Times New Roman" w:hAnsi="Times New Roman" w:cs="Times New Roman"/>
          <w:sz w:val="24"/>
          <w:szCs w:val="24"/>
        </w:rPr>
        <w:t xml:space="preserve"> religions. </w:t>
      </w:r>
      <w:r w:rsidR="00AB2D7C">
        <w:rPr>
          <w:color w:val="000000"/>
        </w:rPr>
        <w:br/>
      </w:r>
      <w:r w:rsidR="009B59EF">
        <w:rPr>
          <w:rFonts w:ascii="Times New Roman" w:hAnsi="Times New Roman" w:cs="Times New Roman"/>
          <w:sz w:val="24"/>
          <w:szCs w:val="24"/>
        </w:rPr>
        <w:tab/>
      </w:r>
      <w:r w:rsidR="0078710E">
        <w:rPr>
          <w:rFonts w:ascii="Times New Roman" w:hAnsi="Times New Roman" w:cs="Times New Roman"/>
          <w:sz w:val="24"/>
          <w:szCs w:val="24"/>
        </w:rPr>
        <w:t xml:space="preserve">The three major religions which believe in </w:t>
      </w:r>
      <w:bookmarkStart w:id="0" w:name="_GoBack"/>
      <w:bookmarkEnd w:id="0"/>
      <w:r w:rsidR="00245441">
        <w:rPr>
          <w:rFonts w:ascii="Times New Roman" w:hAnsi="Times New Roman" w:cs="Times New Roman"/>
          <w:sz w:val="24"/>
          <w:szCs w:val="24"/>
        </w:rPr>
        <w:t>monotheism are</w:t>
      </w:r>
      <w:r w:rsidR="00740F72">
        <w:rPr>
          <w:rFonts w:ascii="Times New Roman" w:hAnsi="Times New Roman" w:cs="Times New Roman"/>
          <w:sz w:val="24"/>
          <w:szCs w:val="24"/>
        </w:rPr>
        <w:t xml:space="preserve"> Judaism, Christianity and </w:t>
      </w:r>
      <w:r w:rsidR="00740F72">
        <w:rPr>
          <w:rFonts w:ascii="Times New Roman" w:hAnsi="Times New Roman" w:cs="Times New Roman"/>
          <w:sz w:val="24"/>
          <w:szCs w:val="24"/>
        </w:rPr>
        <w:lastRenderedPageBreak/>
        <w:t xml:space="preserve">Islam. </w:t>
      </w:r>
      <w:r w:rsidR="00DE6BDB">
        <w:rPr>
          <w:rFonts w:ascii="Times New Roman" w:hAnsi="Times New Roman" w:cs="Times New Roman"/>
          <w:sz w:val="24"/>
          <w:szCs w:val="24"/>
        </w:rPr>
        <w:t xml:space="preserve">Among them Judaism is recognized as the world’s most ancient </w:t>
      </w:r>
      <w:r w:rsidR="005A6EEF">
        <w:rPr>
          <w:rFonts w:ascii="Times New Roman" w:hAnsi="Times New Roman" w:cs="Times New Roman"/>
          <w:sz w:val="24"/>
          <w:szCs w:val="24"/>
        </w:rPr>
        <w:t xml:space="preserve">monotheism. The sacred text </w:t>
      </w:r>
      <w:r w:rsidR="001C5856">
        <w:rPr>
          <w:rFonts w:ascii="Times New Roman" w:hAnsi="Times New Roman" w:cs="Times New Roman"/>
          <w:sz w:val="24"/>
          <w:szCs w:val="24"/>
        </w:rPr>
        <w:t xml:space="preserve">that explains laws of Judaism is called </w:t>
      </w:r>
      <w:r w:rsidR="0087012B">
        <w:rPr>
          <w:rFonts w:ascii="Times New Roman" w:hAnsi="Times New Roman" w:cs="Times New Roman"/>
          <w:sz w:val="24"/>
          <w:szCs w:val="24"/>
        </w:rPr>
        <w:t>Tanakh or “Hebrew Bible”</w:t>
      </w:r>
      <w:r w:rsidR="007E4440">
        <w:rPr>
          <w:rFonts w:ascii="Times New Roman" w:hAnsi="Times New Roman" w:cs="Times New Roman"/>
          <w:sz w:val="24"/>
          <w:szCs w:val="24"/>
        </w:rPr>
        <w:t xml:space="preserve">. It contains almost the same books as that of old testament however the order is slightly different. </w:t>
      </w:r>
      <w:r w:rsidR="00DE4782">
        <w:rPr>
          <w:rFonts w:ascii="Times New Roman" w:hAnsi="Times New Roman" w:cs="Times New Roman"/>
          <w:sz w:val="24"/>
          <w:szCs w:val="24"/>
        </w:rPr>
        <w:t>The founder of Judaism is referred to a man name Abraham</w:t>
      </w:r>
      <w:r w:rsidR="00ED5AE6">
        <w:rPr>
          <w:rFonts w:ascii="Times New Roman" w:hAnsi="Times New Roman" w:cs="Times New Roman"/>
          <w:sz w:val="24"/>
          <w:szCs w:val="24"/>
        </w:rPr>
        <w:t xml:space="preserve"> </w:t>
      </w:r>
      <w:r w:rsidR="00ED5AE6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="00DE4782">
        <w:rPr>
          <w:rFonts w:ascii="Times New Roman" w:hAnsi="Times New Roman" w:cs="Times New Roman"/>
          <w:sz w:val="24"/>
          <w:szCs w:val="24"/>
        </w:rPr>
        <w:t xml:space="preserve">. The history of </w:t>
      </w:r>
      <w:r w:rsidR="009B54FC">
        <w:rPr>
          <w:rFonts w:ascii="Times New Roman" w:hAnsi="Times New Roman" w:cs="Times New Roman"/>
          <w:sz w:val="24"/>
          <w:szCs w:val="24"/>
        </w:rPr>
        <w:t xml:space="preserve">Christianity started in the first AD with the birth of Jesus Christ and the religion is based on the </w:t>
      </w:r>
      <w:r w:rsidR="001E0948">
        <w:rPr>
          <w:rFonts w:ascii="Times New Roman" w:hAnsi="Times New Roman" w:cs="Times New Roman"/>
          <w:sz w:val="24"/>
          <w:szCs w:val="24"/>
        </w:rPr>
        <w:t xml:space="preserve">birth, life, teachings and death of Jesus Christ. </w:t>
      </w:r>
      <w:r w:rsidR="00226018">
        <w:rPr>
          <w:rFonts w:ascii="Times New Roman" w:hAnsi="Times New Roman" w:cs="Times New Roman"/>
          <w:sz w:val="24"/>
          <w:szCs w:val="24"/>
        </w:rPr>
        <w:t>Christ was initially persecuted by the Jews at that time because they alleged him of being a son of God which was against their rules</w:t>
      </w:r>
      <w:r w:rsidR="00013E0C">
        <w:rPr>
          <w:rFonts w:ascii="Times New Roman" w:hAnsi="Times New Roman" w:cs="Times New Roman"/>
          <w:sz w:val="24"/>
          <w:szCs w:val="24"/>
        </w:rPr>
        <w:t xml:space="preserve"> </w:t>
      </w:r>
      <w:r w:rsidR="00F777C6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="00226018">
        <w:rPr>
          <w:rFonts w:ascii="Times New Roman" w:hAnsi="Times New Roman" w:cs="Times New Roman"/>
          <w:sz w:val="24"/>
          <w:szCs w:val="24"/>
        </w:rPr>
        <w:t>.</w:t>
      </w:r>
      <w:r w:rsidR="002722CA">
        <w:rPr>
          <w:rFonts w:ascii="Times New Roman" w:hAnsi="Times New Roman" w:cs="Times New Roman"/>
          <w:sz w:val="24"/>
          <w:szCs w:val="24"/>
        </w:rPr>
        <w:t xml:space="preserve"> </w:t>
      </w:r>
      <w:r w:rsidR="00553690">
        <w:rPr>
          <w:rFonts w:ascii="Times New Roman" w:hAnsi="Times New Roman" w:cs="Times New Roman"/>
          <w:sz w:val="24"/>
          <w:szCs w:val="24"/>
        </w:rPr>
        <w:t xml:space="preserve">However, after the death of Jesus Christ </w:t>
      </w:r>
      <w:r w:rsidR="00013E0C">
        <w:rPr>
          <w:rFonts w:ascii="Times New Roman" w:hAnsi="Times New Roman" w:cs="Times New Roman"/>
          <w:sz w:val="24"/>
          <w:szCs w:val="24"/>
        </w:rPr>
        <w:t xml:space="preserve">the religion quickly spread in the Roman empire and despite the early oppression and mistreatment of many </w:t>
      </w:r>
      <w:r w:rsidR="00553690">
        <w:rPr>
          <w:rFonts w:ascii="Times New Roman" w:hAnsi="Times New Roman" w:cs="Times New Roman"/>
          <w:sz w:val="24"/>
          <w:szCs w:val="24"/>
        </w:rPr>
        <w:t xml:space="preserve">the religion soon became a state religion, later in the middle ages it spread in the middle east and northern Europe. </w:t>
      </w:r>
      <w:r w:rsidR="005C079C">
        <w:rPr>
          <w:rFonts w:ascii="Times New Roman" w:hAnsi="Times New Roman" w:cs="Times New Roman"/>
          <w:sz w:val="24"/>
          <w:szCs w:val="24"/>
        </w:rPr>
        <w:t xml:space="preserve">Most of the </w:t>
      </w:r>
      <w:r w:rsidR="0021243C">
        <w:rPr>
          <w:rFonts w:ascii="Times New Roman" w:hAnsi="Times New Roman" w:cs="Times New Roman"/>
          <w:sz w:val="24"/>
          <w:szCs w:val="24"/>
        </w:rPr>
        <w:t xml:space="preserve">first Christians were </w:t>
      </w:r>
      <w:r w:rsidR="00EE2C3E">
        <w:rPr>
          <w:rFonts w:ascii="Times New Roman" w:hAnsi="Times New Roman" w:cs="Times New Roman"/>
          <w:sz w:val="24"/>
          <w:szCs w:val="24"/>
        </w:rPr>
        <w:t xml:space="preserve">Jews or those converted from </w:t>
      </w:r>
      <w:r w:rsidR="00EE2C3E" w:rsidRPr="00C92B0B">
        <w:rPr>
          <w:rFonts w:ascii="Times New Roman" w:hAnsi="Times New Roman" w:cs="Times New Roman"/>
          <w:sz w:val="24"/>
          <w:szCs w:val="24"/>
        </w:rPr>
        <w:t xml:space="preserve">Judaism. </w:t>
      </w:r>
      <w:r w:rsidR="0012133F" w:rsidRPr="00C92B0B">
        <w:rPr>
          <w:rFonts w:ascii="Times New Roman" w:hAnsi="Times New Roman" w:cs="Times New Roman"/>
          <w:sz w:val="24"/>
          <w:szCs w:val="24"/>
        </w:rPr>
        <w:t xml:space="preserve">It is the largest religion in the world but the theological disputes in it have resulted in four major sects. </w:t>
      </w:r>
    </w:p>
    <w:p w14:paraId="5E340FAE" w14:textId="3DE8B6BB" w:rsidR="00FD43DF" w:rsidRDefault="00EE2C3E" w:rsidP="009B59EF">
      <w:pPr>
        <w:spacing w:after="0" w:line="480" w:lineRule="auto"/>
        <w:rPr>
          <w:rFonts w:ascii="Times New Roman" w:eastAsia="Times New Roman" w:hAnsi="Times New Roman" w:cs="Times New Roman"/>
          <w:color w:val="222222"/>
          <w:sz w:val="24"/>
          <w:szCs w:val="24"/>
        </w:rPr>
      </w:pPr>
      <w:r w:rsidRPr="00C92B0B">
        <w:rPr>
          <w:rFonts w:ascii="Times New Roman" w:eastAsia="Times New Roman" w:hAnsi="Times New Roman" w:cs="Times New Roman"/>
          <w:color w:val="222222"/>
          <w:sz w:val="24"/>
          <w:szCs w:val="24"/>
        </w:rPr>
        <w:tab/>
      </w:r>
      <w:r w:rsidR="00C92B0B" w:rsidRPr="00C92B0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Islam came into existence in Middle east in the early </w:t>
      </w:r>
      <w:r w:rsidR="00541243">
        <w:rPr>
          <w:rFonts w:ascii="Times New Roman" w:eastAsia="Times New Roman" w:hAnsi="Times New Roman" w:cs="Times New Roman"/>
          <w:color w:val="222222"/>
          <w:sz w:val="24"/>
          <w:szCs w:val="24"/>
        </w:rPr>
        <w:t>7</w:t>
      </w:r>
      <w:r w:rsidR="00541243" w:rsidRPr="00541243">
        <w:rPr>
          <w:rFonts w:ascii="Times New Roman" w:eastAsia="Times New Roman" w:hAnsi="Times New Roman" w:cs="Times New Roman"/>
          <w:color w:val="222222"/>
          <w:sz w:val="24"/>
          <w:szCs w:val="24"/>
          <w:vertAlign w:val="superscript"/>
        </w:rPr>
        <w:t>th</w:t>
      </w:r>
      <w:r w:rsidR="00541243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century AD almost six centuries after the advent of </w:t>
      </w:r>
      <w:r w:rsidR="00D64207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Christianity. </w:t>
      </w:r>
      <w:r w:rsidR="00D34585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However, the concept of Muslims is different as they believe that it was the </w:t>
      </w:r>
      <w:r w:rsidR="00383790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original faith of all the prophets like Jesus, Moses, Abraham, David and Adam. </w:t>
      </w:r>
      <w:r w:rsidR="00DA3C8C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In 610 AD Muhammad started </w:t>
      </w:r>
      <w:r w:rsidR="00357B2A">
        <w:rPr>
          <w:rFonts w:ascii="Times New Roman" w:eastAsia="Times New Roman" w:hAnsi="Times New Roman" w:cs="Times New Roman"/>
          <w:color w:val="222222"/>
          <w:sz w:val="24"/>
          <w:szCs w:val="24"/>
        </w:rPr>
        <w:t>receiving</w:t>
      </w:r>
      <w:r w:rsidR="00DA3C8C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the message of God and through his message he started winning the heart of many people</w:t>
      </w:r>
      <w:r w:rsidR="00357B2A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. After </w:t>
      </w:r>
      <w:r w:rsidR="00BA4A1B">
        <w:rPr>
          <w:rFonts w:ascii="Times New Roman" w:eastAsia="Times New Roman" w:hAnsi="Times New Roman" w:cs="Times New Roman"/>
          <w:color w:val="222222"/>
          <w:sz w:val="24"/>
          <w:szCs w:val="24"/>
        </w:rPr>
        <w:t>the death of Muhammad his</w:t>
      </w:r>
      <w:r w:rsidR="00357B2A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successors </w:t>
      </w:r>
      <w:r w:rsidR="00BA4A1B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spread his message and today Islam is the second largest religion in the world. </w:t>
      </w:r>
    </w:p>
    <w:p w14:paraId="51D03BFB" w14:textId="426A44ED" w:rsidR="000A23AD" w:rsidRDefault="000A23AD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222222"/>
          <w:sz w:val="24"/>
          <w:szCs w:val="24"/>
        </w:rPr>
        <w:tab/>
        <w:t xml:space="preserve">Though the history of </w:t>
      </w:r>
      <w:r w:rsidR="00444682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religion is embedded in prehistoric times but </w:t>
      </w:r>
      <w:r w:rsidR="00F963D5">
        <w:rPr>
          <w:rFonts w:ascii="Times New Roman" w:eastAsia="Times New Roman" w:hAnsi="Times New Roman" w:cs="Times New Roman"/>
          <w:color w:val="222222"/>
          <w:sz w:val="24"/>
          <w:szCs w:val="24"/>
        </w:rPr>
        <w:t>our</w:t>
      </w:r>
      <w:r w:rsidR="00444682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paper discussed the majority of the </w:t>
      </w:r>
      <w:r w:rsidR="00F963D5">
        <w:rPr>
          <w:rFonts w:ascii="Times New Roman" w:eastAsia="Times New Roman" w:hAnsi="Times New Roman" w:cs="Times New Roman"/>
          <w:color w:val="222222"/>
          <w:sz w:val="24"/>
          <w:szCs w:val="24"/>
        </w:rPr>
        <w:t>religions that were founded after 3000 BC.</w:t>
      </w:r>
      <w:r w:rsidR="002D5805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Then we covered </w:t>
      </w:r>
      <w:r w:rsidR="004A1CD8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the early Egyptian history and their Gods to the first early written civilization in </w:t>
      </w:r>
      <w:r w:rsidR="002D5805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the form of </w:t>
      </w:r>
      <w:r w:rsidR="00635C7A">
        <w:rPr>
          <w:rFonts w:ascii="Times New Roman" w:hAnsi="Times New Roman" w:cs="Times New Roman"/>
          <w:sz w:val="24"/>
          <w:szCs w:val="24"/>
        </w:rPr>
        <w:t>Sumer</w:t>
      </w:r>
      <w:r w:rsidR="002D5805">
        <w:rPr>
          <w:rFonts w:ascii="Times New Roman" w:hAnsi="Times New Roman" w:cs="Times New Roman"/>
          <w:sz w:val="24"/>
          <w:szCs w:val="24"/>
        </w:rPr>
        <w:t xml:space="preserve"> in </w:t>
      </w:r>
      <w:r w:rsidR="002D5805">
        <w:rPr>
          <w:rFonts w:ascii="Times New Roman" w:hAnsi="Times New Roman" w:cs="Times New Roman"/>
          <w:sz w:val="24"/>
          <w:szCs w:val="24"/>
        </w:rPr>
        <w:lastRenderedPageBreak/>
        <w:t>Mesopotamia</w:t>
      </w:r>
      <w:r w:rsidR="003007BD">
        <w:rPr>
          <w:rFonts w:ascii="Times New Roman" w:hAnsi="Times New Roman" w:cs="Times New Roman"/>
          <w:sz w:val="24"/>
          <w:szCs w:val="24"/>
        </w:rPr>
        <w:t xml:space="preserve">. </w:t>
      </w:r>
      <w:r w:rsidR="00801834">
        <w:rPr>
          <w:rFonts w:ascii="Times New Roman" w:hAnsi="Times New Roman" w:cs="Times New Roman"/>
          <w:sz w:val="24"/>
          <w:szCs w:val="24"/>
        </w:rPr>
        <w:t xml:space="preserve"> We discussed t</w:t>
      </w:r>
      <w:r w:rsidR="003007BD">
        <w:rPr>
          <w:rFonts w:ascii="Times New Roman" w:hAnsi="Times New Roman" w:cs="Times New Roman"/>
          <w:sz w:val="24"/>
          <w:szCs w:val="24"/>
        </w:rPr>
        <w:t xml:space="preserve">he start of polytheism and monotheism </w:t>
      </w:r>
      <w:r w:rsidR="00801834">
        <w:rPr>
          <w:rFonts w:ascii="Times New Roman" w:hAnsi="Times New Roman" w:cs="Times New Roman"/>
          <w:sz w:val="24"/>
          <w:szCs w:val="24"/>
        </w:rPr>
        <w:t xml:space="preserve">and the arrival of Abrahamic religion and in which form are they present today. </w:t>
      </w:r>
    </w:p>
    <w:p w14:paraId="06D656C9" w14:textId="17E56417" w:rsidR="00BA4A1B" w:rsidRDefault="00BA4A1B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63D7A35" w14:textId="0F861CE9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70FC3C1" w14:textId="22D583EE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432F981" w14:textId="629AC4F8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68348B7" w14:textId="55898087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714920A" w14:textId="0B3338B1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7129479" w14:textId="2ED6CC4F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168D130" w14:textId="2D2DD3CA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222AC72" w14:textId="173E825F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41C365A" w14:textId="595DEB3E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3168D7B" w14:textId="133E6700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C023122" w14:textId="5B23D6CB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8F403BD" w14:textId="144022E9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B87EF6D" w14:textId="28F91DF0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7FE450B" w14:textId="70ABB46C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6359623" w14:textId="50CD7CC7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638C3BE" w14:textId="7ABA4DFA" w:rsidR="00F777C6" w:rsidRDefault="00F777C6" w:rsidP="009B59E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8BA2E55" w14:textId="0FD684F7" w:rsidR="00F777C6" w:rsidRDefault="00F777C6" w:rsidP="00F777C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3B7A883" w14:textId="27C86695" w:rsidR="0078710E" w:rsidRDefault="0078710E" w:rsidP="00F777C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E14366C" w14:textId="7878B455" w:rsidR="0078710E" w:rsidRDefault="0078710E" w:rsidP="00F777C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9AB1EAF" w14:textId="77777777" w:rsidR="0078710E" w:rsidRDefault="0078710E" w:rsidP="00F777C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89F6788" w14:textId="79906464" w:rsidR="00F777C6" w:rsidRDefault="00F777C6" w:rsidP="00F777C6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777C6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5DE25EED" w14:textId="77777777" w:rsidR="00F777C6" w:rsidRPr="00F777C6" w:rsidRDefault="00F777C6" w:rsidP="00F777C6">
      <w:pPr>
        <w:pStyle w:val="Bibliography"/>
        <w:spacing w:after="0" w:line="480" w:lineRule="auto"/>
        <w:ind w:left="0" w:firstLine="0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777C6">
        <w:rPr>
          <w:rFonts w:ascii="Times New Roman" w:hAnsi="Times New Roman" w:cs="Times New Roman"/>
          <w:sz w:val="24"/>
        </w:rPr>
        <w:t xml:space="preserve">“Bible Gateway Passage: Genesis 17:4-6 - New International Version.” </w:t>
      </w:r>
      <w:r w:rsidRPr="00F777C6">
        <w:rPr>
          <w:rFonts w:ascii="Times New Roman" w:hAnsi="Times New Roman" w:cs="Times New Roman"/>
          <w:i/>
          <w:iCs/>
          <w:sz w:val="24"/>
        </w:rPr>
        <w:t>Bible Gateway</w:t>
      </w:r>
      <w:r w:rsidRPr="00F777C6">
        <w:rPr>
          <w:rFonts w:ascii="Times New Roman" w:hAnsi="Times New Roman" w:cs="Times New Roman"/>
          <w:sz w:val="24"/>
        </w:rPr>
        <w:t>. Accessed November 11, 2019. https://www.biblegateway.com/passage/?search=Genesis+17%3A4-6&amp;version=NIV.</w:t>
      </w:r>
    </w:p>
    <w:p w14:paraId="50609C36" w14:textId="77777777" w:rsidR="00F777C6" w:rsidRPr="00F777C6" w:rsidRDefault="00F777C6" w:rsidP="00F777C6">
      <w:pPr>
        <w:pStyle w:val="Bibliography"/>
        <w:spacing w:after="0" w:line="480" w:lineRule="auto"/>
        <w:ind w:left="0" w:firstLine="0"/>
        <w:rPr>
          <w:rFonts w:ascii="Times New Roman" w:hAnsi="Times New Roman" w:cs="Times New Roman"/>
          <w:sz w:val="24"/>
        </w:rPr>
      </w:pPr>
      <w:r w:rsidRPr="00F777C6">
        <w:rPr>
          <w:rFonts w:ascii="Times New Roman" w:hAnsi="Times New Roman" w:cs="Times New Roman"/>
          <w:sz w:val="24"/>
        </w:rPr>
        <w:t>“John 19:6-8 NIV - As Soon as the Chief Priests and Their - Bible Gateway.” Accessed November 11, 2019. https://www.biblegateway.com/passage/?search=John+19:6-8&amp;version=NIV.</w:t>
      </w:r>
    </w:p>
    <w:p w14:paraId="06A7AD45" w14:textId="643258E2" w:rsidR="00F777C6" w:rsidRPr="00F777C6" w:rsidRDefault="00F777C6" w:rsidP="00F777C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777C6" w:rsidRPr="00F777C6" w:rsidSect="00C23919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6E3242" w14:textId="77777777" w:rsidR="002B1905" w:rsidRDefault="002B1905" w:rsidP="00C23919">
      <w:pPr>
        <w:spacing w:after="0" w:line="240" w:lineRule="auto"/>
      </w:pPr>
      <w:r>
        <w:separator/>
      </w:r>
    </w:p>
  </w:endnote>
  <w:endnote w:type="continuationSeparator" w:id="0">
    <w:p w14:paraId="4A828CEF" w14:textId="77777777" w:rsidR="002B1905" w:rsidRDefault="002B1905" w:rsidP="00C239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8B60C7" w14:textId="77777777" w:rsidR="002B1905" w:rsidRDefault="002B1905" w:rsidP="00C23919">
      <w:pPr>
        <w:spacing w:after="0" w:line="240" w:lineRule="auto"/>
      </w:pPr>
      <w:r>
        <w:separator/>
      </w:r>
    </w:p>
  </w:footnote>
  <w:footnote w:type="continuationSeparator" w:id="0">
    <w:p w14:paraId="37DFD14B" w14:textId="77777777" w:rsidR="002B1905" w:rsidRDefault="002B1905" w:rsidP="00C23919">
      <w:pPr>
        <w:spacing w:after="0" w:line="240" w:lineRule="auto"/>
      </w:pPr>
      <w:r>
        <w:continuationSeparator/>
      </w:r>
    </w:p>
  </w:footnote>
  <w:footnote w:id="1">
    <w:p w14:paraId="7793E20C" w14:textId="4D532AB3" w:rsidR="00ED5AE6" w:rsidRDefault="00ED5AE6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6C7pLd7L","properties":{"formattedCitation":"\\uc0\\u8220{}Bible Gateway Passage: Genesis 17:4-6 - New International Version,\\uc0\\u8221{} {\\i{}Bible Gateway}, accessed November 11, 2019, https://www.biblegateway.com/passage/?search=Genesis+17%3A4-6&amp;version=NIV.","plainCitation":"“Bible Gateway Passage: Genesis 17:4-6 - New International Version,” Bible Gateway, accessed November 11, 2019, https://www.biblegateway.com/passage/?search=Genesis+17%3A4-6&amp;version=NIV.","noteIndex":1},"citationItems":[{"id":171,"uris":["http://zotero.org/users/local/cYhHNKoU/items/JBD8R693"],"uri":["http://zotero.org/users/local/cYhHNKoU/items/JBD8R693"],"itemData":{"id":171,"type":"webpage","title":"Bible Gateway passage: Genesis 17:4-6 - New International Version","container-title":"Bible Gateway","abstract":"“As for me, this is my covenant with you: You will be the father of many nations. No longer will you be called Abram; your name will be Abraham, for I have made you a father of many nations. I will make you very fruitful; I will make nations of you, and kings will come from you.","URL":"https://www.biblegateway.com/passage/?search=Genesis+17%3A4-6&amp;version=NIV","title-short":"Bible Gateway passage","accessed":{"date-parts":[["2019",11,11]]}}}],"schema":"https://github.com/citation-style-language/schema/raw/master/csl-citation.json"} </w:instrText>
      </w:r>
      <w:r>
        <w:fldChar w:fldCharType="separate"/>
      </w:r>
      <w:r w:rsidRPr="00ED5AE6">
        <w:rPr>
          <w:rFonts w:ascii="Calibri" w:hAnsi="Calibri" w:cs="Calibri"/>
          <w:szCs w:val="24"/>
        </w:rPr>
        <w:t xml:space="preserve">“Bible Gateway Passage: Genesis 17:4-6 - New International Version,” </w:t>
      </w:r>
      <w:r w:rsidRPr="00ED5AE6">
        <w:rPr>
          <w:rFonts w:ascii="Calibri" w:hAnsi="Calibri" w:cs="Calibri"/>
          <w:i/>
          <w:iCs/>
          <w:szCs w:val="24"/>
        </w:rPr>
        <w:t>Bible Gateway</w:t>
      </w:r>
      <w:r w:rsidRPr="00ED5AE6">
        <w:rPr>
          <w:rFonts w:ascii="Calibri" w:hAnsi="Calibri" w:cs="Calibri"/>
          <w:szCs w:val="24"/>
        </w:rPr>
        <w:t>, accessed November 11, 2019, https://www.biblegateway.com/passage/?search=Genesis+17%3A4-6&amp;version=NIV.</w:t>
      </w:r>
      <w:r>
        <w:fldChar w:fldCharType="end"/>
      </w:r>
    </w:p>
  </w:footnote>
  <w:footnote w:id="2">
    <w:p w14:paraId="3F603906" w14:textId="01A0FBB8" w:rsidR="00F777C6" w:rsidRDefault="00F777C6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MhodncJC","properties":{"formattedCitation":"\\uc0\\u8220{}John 19:6-8 NIV - As Soon as the Chief Priests and Their - Bible Gateway,\\uc0\\u8221{} accessed November 11, 2019, https://www.biblegateway.com/passage/?search=John+19:6-8&amp;version=NIV.","plainCitation":"“John 19:6-8 NIV - As Soon as the Chief Priests and Their - Bible Gateway,” accessed November 11, 2019, https://www.biblegateway.com/passage/?search=John+19:6-8&amp;version=NIV.","noteIndex":2},"citationItems":[{"id":173,"uris":["http://zotero.org/users/local/cYhHNKoU/items/3DRRUBMW"],"uri":["http://zotero.org/users/local/cYhHNKoU/items/3DRRUBMW"],"itemData":{"id":173,"type":"webpage","title":"John 19:6-8 NIV - As soon as the chief priests and their - Bible Gateway","URL":"https://www.biblegateway.com/passage/?search=John+19:6-8&amp;version=NIV","accessed":{"date-parts":[["2019",11,11]]}}}],"schema":"https://github.com/citation-style-language/schema/raw/master/csl-citation.json"} </w:instrText>
      </w:r>
      <w:r>
        <w:fldChar w:fldCharType="separate"/>
      </w:r>
      <w:r w:rsidRPr="00F777C6">
        <w:rPr>
          <w:rFonts w:ascii="Calibri" w:hAnsi="Calibri" w:cs="Calibri"/>
          <w:szCs w:val="24"/>
        </w:rPr>
        <w:t>“John 19:6-8 NIV - As Soon as the Chief Priests and Their - Bible Gateway,” accessed November 11, 2019, https://www.biblegateway.com/passage/?search=John+19:6-8&amp;version=NIV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50674B" w14:textId="7EB2A71D" w:rsidR="009A4D38" w:rsidRPr="009A4D38" w:rsidRDefault="00173EB7" w:rsidP="009A4D38">
    <w:pPr>
      <w:spacing w:after="0" w:line="480" w:lineRule="auto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RELIGIOUS DEVELOPMENT </w:t>
    </w:r>
    <w:r w:rsidR="009A4D38">
      <w:rPr>
        <w:rFonts w:ascii="Times New Roman" w:hAnsi="Times New Roman" w:cs="Times New Roman"/>
        <w:sz w:val="24"/>
        <w:szCs w:val="24"/>
      </w:rPr>
      <w:tab/>
    </w:r>
    <w:r w:rsidR="009A4D38">
      <w:rPr>
        <w:rFonts w:ascii="Times New Roman" w:hAnsi="Times New Roman" w:cs="Times New Roman"/>
        <w:sz w:val="24"/>
        <w:szCs w:val="24"/>
      </w:rPr>
      <w:tab/>
    </w:r>
    <w:r w:rsidR="009A4D38">
      <w:rPr>
        <w:rFonts w:ascii="Times New Roman" w:hAnsi="Times New Roman" w:cs="Times New Roman"/>
        <w:sz w:val="24"/>
        <w:szCs w:val="24"/>
      </w:rPr>
      <w:tab/>
    </w:r>
    <w:r w:rsidR="009A4D38">
      <w:rPr>
        <w:rFonts w:ascii="Times New Roman" w:hAnsi="Times New Roman" w:cs="Times New Roman"/>
        <w:sz w:val="24"/>
        <w:szCs w:val="24"/>
      </w:rPr>
      <w:tab/>
    </w:r>
    <w:r w:rsidR="009A4D38">
      <w:rPr>
        <w:rFonts w:ascii="Times New Roman" w:hAnsi="Times New Roman" w:cs="Times New Roman"/>
        <w:sz w:val="24"/>
        <w:szCs w:val="24"/>
      </w:rPr>
      <w:tab/>
    </w:r>
    <w:r w:rsidR="009A4D38">
      <w:rPr>
        <w:rFonts w:ascii="Times New Roman" w:hAnsi="Times New Roman" w:cs="Times New Roman"/>
        <w:sz w:val="24"/>
        <w:szCs w:val="24"/>
      </w:rPr>
      <w:tab/>
    </w:r>
    <w:r w:rsidR="009A4D38"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 xml:space="preserve">                      </w:t>
    </w:r>
    <w:r w:rsidR="009A4D38" w:rsidRPr="009A4D38">
      <w:rPr>
        <w:rFonts w:ascii="Times New Roman" w:hAnsi="Times New Roman" w:cs="Times New Roman"/>
        <w:sz w:val="24"/>
        <w:szCs w:val="24"/>
      </w:rPr>
      <w:fldChar w:fldCharType="begin"/>
    </w:r>
    <w:r w:rsidR="009A4D38" w:rsidRPr="009A4D38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9A4D38" w:rsidRPr="009A4D38">
      <w:rPr>
        <w:rFonts w:ascii="Times New Roman" w:hAnsi="Times New Roman" w:cs="Times New Roman"/>
        <w:sz w:val="24"/>
        <w:szCs w:val="24"/>
      </w:rPr>
      <w:fldChar w:fldCharType="separate"/>
    </w:r>
    <w:r w:rsidR="009A4D38" w:rsidRPr="009A4D38">
      <w:rPr>
        <w:rFonts w:ascii="Times New Roman" w:hAnsi="Times New Roman" w:cs="Times New Roman"/>
        <w:noProof/>
        <w:sz w:val="24"/>
        <w:szCs w:val="24"/>
      </w:rPr>
      <w:t>1</w:t>
    </w:r>
    <w:r w:rsidR="009A4D38" w:rsidRPr="009A4D38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86964D" w14:textId="6E107D9E" w:rsidR="00C23919" w:rsidRPr="00C23919" w:rsidRDefault="00C23919" w:rsidP="00C23919">
    <w:pPr>
      <w:spacing w:after="0" w:line="480" w:lineRule="auto"/>
      <w:rPr>
        <w:rFonts w:ascii="Times New Roman" w:hAnsi="Times New Roman" w:cs="Times New Roman"/>
        <w:sz w:val="24"/>
        <w:szCs w:val="24"/>
      </w:rPr>
    </w:pPr>
    <w:r w:rsidRPr="009A4D38">
      <w:rPr>
        <w:rFonts w:ascii="Times New Roman" w:hAnsi="Times New Roman" w:cs="Times New Roman"/>
        <w:sz w:val="24"/>
        <w:szCs w:val="24"/>
      </w:rPr>
      <w:t xml:space="preserve">Running Head: </w:t>
    </w:r>
    <w:r w:rsidR="00173EB7" w:rsidRPr="009A4D38">
      <w:rPr>
        <w:rFonts w:ascii="Times New Roman" w:hAnsi="Times New Roman" w:cs="Times New Roman"/>
        <w:sz w:val="24"/>
        <w:szCs w:val="24"/>
      </w:rPr>
      <w:t xml:space="preserve">RELIGIOUS DEVELOPMENT </w:t>
    </w:r>
    <w:r w:rsidR="00173EB7" w:rsidRPr="009A4D38"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</w:r>
    <w:r w:rsidR="00173EB7">
      <w:rPr>
        <w:rFonts w:ascii="Times New Roman" w:hAnsi="Times New Roman" w:cs="Times New Roman"/>
        <w:sz w:val="24"/>
        <w:szCs w:val="24"/>
      </w:rPr>
      <w:t xml:space="preserve">                      </w:t>
    </w:r>
    <w:r w:rsidR="009A4D38" w:rsidRPr="009A4D38">
      <w:rPr>
        <w:rFonts w:ascii="Times New Roman" w:hAnsi="Times New Roman" w:cs="Times New Roman"/>
        <w:sz w:val="24"/>
        <w:szCs w:val="24"/>
      </w:rPr>
      <w:fldChar w:fldCharType="begin"/>
    </w:r>
    <w:r w:rsidR="009A4D38" w:rsidRPr="009A4D38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9A4D38" w:rsidRPr="009A4D38">
      <w:rPr>
        <w:rFonts w:ascii="Times New Roman" w:hAnsi="Times New Roman" w:cs="Times New Roman"/>
        <w:sz w:val="24"/>
        <w:szCs w:val="24"/>
      </w:rPr>
      <w:fldChar w:fldCharType="separate"/>
    </w:r>
    <w:r w:rsidR="009A4D38" w:rsidRPr="009A4D38">
      <w:rPr>
        <w:rFonts w:ascii="Times New Roman" w:hAnsi="Times New Roman" w:cs="Times New Roman"/>
        <w:noProof/>
        <w:sz w:val="24"/>
        <w:szCs w:val="24"/>
      </w:rPr>
      <w:t>1</w:t>
    </w:r>
    <w:r w:rsidR="009A4D38" w:rsidRPr="009A4D38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BB6A372F"/>
    <w:multiLevelType w:val="hybridMultilevel"/>
    <w:tmpl w:val="5F257B1C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BBE87114"/>
    <w:multiLevelType w:val="hybridMultilevel"/>
    <w:tmpl w:val="0F03F63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6B9AB0C6"/>
    <w:multiLevelType w:val="hybridMultilevel"/>
    <w:tmpl w:val="B87A39E0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0AF9"/>
    <w:rsid w:val="00013E0C"/>
    <w:rsid w:val="00022105"/>
    <w:rsid w:val="000250C2"/>
    <w:rsid w:val="0002751D"/>
    <w:rsid w:val="0005238F"/>
    <w:rsid w:val="000644D3"/>
    <w:rsid w:val="00066736"/>
    <w:rsid w:val="0009729F"/>
    <w:rsid w:val="000A23AD"/>
    <w:rsid w:val="000A5B13"/>
    <w:rsid w:val="000C78C0"/>
    <w:rsid w:val="000C7BFE"/>
    <w:rsid w:val="0012133F"/>
    <w:rsid w:val="0012253E"/>
    <w:rsid w:val="001361E2"/>
    <w:rsid w:val="00173EB7"/>
    <w:rsid w:val="00176D83"/>
    <w:rsid w:val="0018429E"/>
    <w:rsid w:val="001B5663"/>
    <w:rsid w:val="001C5856"/>
    <w:rsid w:val="001D56AD"/>
    <w:rsid w:val="001E0948"/>
    <w:rsid w:val="001F25A2"/>
    <w:rsid w:val="0021243C"/>
    <w:rsid w:val="0021522E"/>
    <w:rsid w:val="00226018"/>
    <w:rsid w:val="00230F8D"/>
    <w:rsid w:val="00231BBE"/>
    <w:rsid w:val="00245441"/>
    <w:rsid w:val="00245FA4"/>
    <w:rsid w:val="00247CF8"/>
    <w:rsid w:val="002642C6"/>
    <w:rsid w:val="00271B45"/>
    <w:rsid w:val="002722CA"/>
    <w:rsid w:val="002723B9"/>
    <w:rsid w:val="00297FAE"/>
    <w:rsid w:val="002B1905"/>
    <w:rsid w:val="002B4B25"/>
    <w:rsid w:val="002D3FB6"/>
    <w:rsid w:val="002D5805"/>
    <w:rsid w:val="002F7483"/>
    <w:rsid w:val="003007BD"/>
    <w:rsid w:val="00312E55"/>
    <w:rsid w:val="00322331"/>
    <w:rsid w:val="00357B2A"/>
    <w:rsid w:val="003658B8"/>
    <w:rsid w:val="00372C87"/>
    <w:rsid w:val="00383790"/>
    <w:rsid w:val="003910A4"/>
    <w:rsid w:val="00396613"/>
    <w:rsid w:val="00397487"/>
    <w:rsid w:val="003A69CD"/>
    <w:rsid w:val="003B5313"/>
    <w:rsid w:val="003C4AA3"/>
    <w:rsid w:val="003D5611"/>
    <w:rsid w:val="00410A07"/>
    <w:rsid w:val="0042225F"/>
    <w:rsid w:val="00444682"/>
    <w:rsid w:val="00474F34"/>
    <w:rsid w:val="00482DCE"/>
    <w:rsid w:val="0048753A"/>
    <w:rsid w:val="004A0727"/>
    <w:rsid w:val="004A1CD8"/>
    <w:rsid w:val="004A3620"/>
    <w:rsid w:val="004F05E0"/>
    <w:rsid w:val="00523272"/>
    <w:rsid w:val="00540520"/>
    <w:rsid w:val="00541243"/>
    <w:rsid w:val="00553690"/>
    <w:rsid w:val="005705CE"/>
    <w:rsid w:val="00576419"/>
    <w:rsid w:val="0059681B"/>
    <w:rsid w:val="005979B0"/>
    <w:rsid w:val="005A6EEF"/>
    <w:rsid w:val="005B2EDA"/>
    <w:rsid w:val="005B40CA"/>
    <w:rsid w:val="005C079C"/>
    <w:rsid w:val="005D20F0"/>
    <w:rsid w:val="006050A9"/>
    <w:rsid w:val="00632323"/>
    <w:rsid w:val="00635C7A"/>
    <w:rsid w:val="00645DBD"/>
    <w:rsid w:val="00683426"/>
    <w:rsid w:val="006C3F13"/>
    <w:rsid w:val="006C6C63"/>
    <w:rsid w:val="006F3C4C"/>
    <w:rsid w:val="0070494A"/>
    <w:rsid w:val="00704BF1"/>
    <w:rsid w:val="00704DD3"/>
    <w:rsid w:val="00717E34"/>
    <w:rsid w:val="00740F72"/>
    <w:rsid w:val="00757301"/>
    <w:rsid w:val="0076315A"/>
    <w:rsid w:val="00764622"/>
    <w:rsid w:val="007708CC"/>
    <w:rsid w:val="007859EB"/>
    <w:rsid w:val="00786793"/>
    <w:rsid w:val="0078710E"/>
    <w:rsid w:val="007A7B5D"/>
    <w:rsid w:val="007C216A"/>
    <w:rsid w:val="007C4ADF"/>
    <w:rsid w:val="007D3AD7"/>
    <w:rsid w:val="007E4440"/>
    <w:rsid w:val="007F3CCD"/>
    <w:rsid w:val="00800BD3"/>
    <w:rsid w:val="00801834"/>
    <w:rsid w:val="00810B67"/>
    <w:rsid w:val="0087012B"/>
    <w:rsid w:val="008821A1"/>
    <w:rsid w:val="00882219"/>
    <w:rsid w:val="0089571D"/>
    <w:rsid w:val="008C1D7E"/>
    <w:rsid w:val="008F1D6E"/>
    <w:rsid w:val="009165E5"/>
    <w:rsid w:val="0093757B"/>
    <w:rsid w:val="00937802"/>
    <w:rsid w:val="00940945"/>
    <w:rsid w:val="0095638F"/>
    <w:rsid w:val="00976CD1"/>
    <w:rsid w:val="00994911"/>
    <w:rsid w:val="00996CB6"/>
    <w:rsid w:val="009A2AE1"/>
    <w:rsid w:val="009A4D38"/>
    <w:rsid w:val="009B17B9"/>
    <w:rsid w:val="009B54FC"/>
    <w:rsid w:val="009B59EF"/>
    <w:rsid w:val="009C5996"/>
    <w:rsid w:val="009D034E"/>
    <w:rsid w:val="009D4EE3"/>
    <w:rsid w:val="009D6598"/>
    <w:rsid w:val="00A0399F"/>
    <w:rsid w:val="00A05D3D"/>
    <w:rsid w:val="00A13DF9"/>
    <w:rsid w:val="00A17181"/>
    <w:rsid w:val="00A33652"/>
    <w:rsid w:val="00A33ADA"/>
    <w:rsid w:val="00AB06AF"/>
    <w:rsid w:val="00AB2B1E"/>
    <w:rsid w:val="00AB2D7C"/>
    <w:rsid w:val="00AD544C"/>
    <w:rsid w:val="00B228BF"/>
    <w:rsid w:val="00B41017"/>
    <w:rsid w:val="00B66C22"/>
    <w:rsid w:val="00BA4A1B"/>
    <w:rsid w:val="00BA76BD"/>
    <w:rsid w:val="00BC0AF9"/>
    <w:rsid w:val="00BF043A"/>
    <w:rsid w:val="00C22E05"/>
    <w:rsid w:val="00C23919"/>
    <w:rsid w:val="00C3323C"/>
    <w:rsid w:val="00C40250"/>
    <w:rsid w:val="00C6206D"/>
    <w:rsid w:val="00C7151B"/>
    <w:rsid w:val="00C802EC"/>
    <w:rsid w:val="00C82BA7"/>
    <w:rsid w:val="00C92B0B"/>
    <w:rsid w:val="00CA73F8"/>
    <w:rsid w:val="00CD6D3D"/>
    <w:rsid w:val="00CE4C2C"/>
    <w:rsid w:val="00CF5D9F"/>
    <w:rsid w:val="00CF6855"/>
    <w:rsid w:val="00D0109C"/>
    <w:rsid w:val="00D12E81"/>
    <w:rsid w:val="00D154E8"/>
    <w:rsid w:val="00D16CB3"/>
    <w:rsid w:val="00D212F2"/>
    <w:rsid w:val="00D34585"/>
    <w:rsid w:val="00D55214"/>
    <w:rsid w:val="00D60531"/>
    <w:rsid w:val="00D64207"/>
    <w:rsid w:val="00DA225A"/>
    <w:rsid w:val="00DA3C8C"/>
    <w:rsid w:val="00DC0ECB"/>
    <w:rsid w:val="00DC4693"/>
    <w:rsid w:val="00DC5805"/>
    <w:rsid w:val="00DC74EA"/>
    <w:rsid w:val="00DE4782"/>
    <w:rsid w:val="00DE6BDB"/>
    <w:rsid w:val="00DF7125"/>
    <w:rsid w:val="00E24B44"/>
    <w:rsid w:val="00E5074D"/>
    <w:rsid w:val="00E51190"/>
    <w:rsid w:val="00E866F1"/>
    <w:rsid w:val="00E95EF4"/>
    <w:rsid w:val="00EA2FC0"/>
    <w:rsid w:val="00EA35CC"/>
    <w:rsid w:val="00EA4291"/>
    <w:rsid w:val="00ED077B"/>
    <w:rsid w:val="00ED5AE6"/>
    <w:rsid w:val="00EE2C3E"/>
    <w:rsid w:val="00F00AA9"/>
    <w:rsid w:val="00F048B9"/>
    <w:rsid w:val="00F05212"/>
    <w:rsid w:val="00F16509"/>
    <w:rsid w:val="00F25848"/>
    <w:rsid w:val="00F3560A"/>
    <w:rsid w:val="00F53DF4"/>
    <w:rsid w:val="00F777C6"/>
    <w:rsid w:val="00F80685"/>
    <w:rsid w:val="00F84FB7"/>
    <w:rsid w:val="00F95153"/>
    <w:rsid w:val="00F963D5"/>
    <w:rsid w:val="00FB4F15"/>
    <w:rsid w:val="00FC68F2"/>
    <w:rsid w:val="00FD43DF"/>
    <w:rsid w:val="00FD672E"/>
    <w:rsid w:val="00FE1CF0"/>
    <w:rsid w:val="00FE3FD7"/>
    <w:rsid w:val="00FE44C8"/>
    <w:rsid w:val="00FF61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13D9D9"/>
  <w15:chartTrackingRefBased/>
  <w15:docId w15:val="{222DD396-C0BC-4EB1-9A7C-76F1E9A62E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239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3919"/>
  </w:style>
  <w:style w:type="paragraph" w:styleId="Footer">
    <w:name w:val="footer"/>
    <w:basedOn w:val="Normal"/>
    <w:link w:val="FooterChar"/>
    <w:uiPriority w:val="99"/>
    <w:unhideWhenUsed/>
    <w:rsid w:val="00C2391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3919"/>
  </w:style>
  <w:style w:type="character" w:styleId="Hyperlink">
    <w:name w:val="Hyperlink"/>
    <w:basedOn w:val="DefaultParagraphFont"/>
    <w:uiPriority w:val="99"/>
    <w:semiHidden/>
    <w:unhideWhenUsed/>
    <w:rsid w:val="00D212F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83426"/>
    <w:rPr>
      <w:color w:val="954F72" w:themeColor="followedHyperlink"/>
      <w:u w:val="single"/>
    </w:rPr>
  </w:style>
  <w:style w:type="character" w:customStyle="1" w:styleId="a">
    <w:name w:val="a"/>
    <w:basedOn w:val="DefaultParagraphFont"/>
    <w:rsid w:val="0059681B"/>
  </w:style>
  <w:style w:type="character" w:customStyle="1" w:styleId="l6">
    <w:name w:val="l6"/>
    <w:basedOn w:val="DefaultParagraphFont"/>
    <w:rsid w:val="0059681B"/>
  </w:style>
  <w:style w:type="character" w:customStyle="1" w:styleId="mdblk">
    <w:name w:val="mdblk"/>
    <w:basedOn w:val="DefaultParagraphFont"/>
    <w:rsid w:val="00F80685"/>
  </w:style>
  <w:style w:type="paragraph" w:styleId="NormalWeb">
    <w:name w:val="Normal (Web)"/>
    <w:basedOn w:val="Normal"/>
    <w:uiPriority w:val="99"/>
    <w:semiHidden/>
    <w:unhideWhenUsed/>
    <w:rsid w:val="009B59E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D5AE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D5AE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D5AE6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F777C6"/>
    <w:pPr>
      <w:spacing w:after="24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949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49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49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49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491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949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4911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99491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191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3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990</Words>
  <Characters>5643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ning</dc:creator>
  <cp:keywords/>
  <dc:description/>
  <cp:lastModifiedBy>SYED HASEEB AHMED</cp:lastModifiedBy>
  <cp:revision>2</cp:revision>
  <dcterms:created xsi:type="dcterms:W3CDTF">2019-11-11T15:21:00Z</dcterms:created>
  <dcterms:modified xsi:type="dcterms:W3CDTF">2019-11-11T15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i0Dq9qVO"/&gt;&lt;style id="http://www.zotero.org/styles/turabian-fullnote-bibliography" hasBibliography="1" bibliographyStyleHasBeenSet="1"/&gt;&lt;prefs&gt;&lt;pref name="fieldType" value="Field"/&gt;&lt;pref name="no</vt:lpwstr>
  </property>
  <property fmtid="{D5CDD505-2E9C-101B-9397-08002B2CF9AE}" pid="3" name="ZOTERO_PREF_2">
    <vt:lpwstr>teType" value="1"/&gt;&lt;/prefs&gt;&lt;/data&gt;</vt:lpwstr>
  </property>
</Properties>
</file>